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17DBE4FA" w14:textId="4BCCC301" w:rsidR="002178C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3510298" w:history="1">
            <w:r w:rsidR="002178CA" w:rsidRPr="00741C30">
              <w:rPr>
                <w:rStyle w:val="Hyperlink"/>
                <w:noProof/>
              </w:rPr>
              <w:t>1. Introduction</w:t>
            </w:r>
            <w:r w:rsidR="002178CA">
              <w:rPr>
                <w:noProof/>
                <w:webHidden/>
              </w:rPr>
              <w:tab/>
            </w:r>
            <w:r w:rsidR="002178CA">
              <w:rPr>
                <w:noProof/>
                <w:webHidden/>
              </w:rPr>
              <w:fldChar w:fldCharType="begin"/>
            </w:r>
            <w:r w:rsidR="002178CA">
              <w:rPr>
                <w:noProof/>
                <w:webHidden/>
              </w:rPr>
              <w:instrText xml:space="preserve"> PAGEREF _Toc33510298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69EBFFCB" w14:textId="1AA30DE6" w:rsidR="002178CA" w:rsidRDefault="00E80A0C">
          <w:pPr>
            <w:pStyle w:val="TOC2"/>
            <w:tabs>
              <w:tab w:val="left" w:pos="880"/>
              <w:tab w:val="right" w:leader="dot" w:pos="9016"/>
            </w:tabs>
            <w:rPr>
              <w:rFonts w:eastAsiaTheme="minorEastAsia"/>
              <w:noProof/>
              <w:lang w:eastAsia="en-IE"/>
            </w:rPr>
          </w:pPr>
          <w:hyperlink w:anchor="_Toc33510299" w:history="1">
            <w:r w:rsidR="002178CA" w:rsidRPr="00741C30">
              <w:rPr>
                <w:rStyle w:val="Hyperlink"/>
                <w:noProof/>
              </w:rPr>
              <w:t>1.1.</w:t>
            </w:r>
            <w:r w:rsidR="0054161E">
              <w:rPr>
                <w:rFonts w:eastAsiaTheme="minorEastAsia"/>
                <w:noProof/>
                <w:lang w:eastAsia="en-IE"/>
              </w:rPr>
              <w:t xml:space="preserve"> </w:t>
            </w:r>
            <w:r w:rsidR="002178CA" w:rsidRPr="00741C30">
              <w:rPr>
                <w:rStyle w:val="Hyperlink"/>
                <w:noProof/>
              </w:rPr>
              <w:t>Project Background</w:t>
            </w:r>
            <w:r w:rsidR="002178CA">
              <w:rPr>
                <w:noProof/>
                <w:webHidden/>
              </w:rPr>
              <w:tab/>
            </w:r>
            <w:r w:rsidR="002178CA">
              <w:rPr>
                <w:noProof/>
                <w:webHidden/>
              </w:rPr>
              <w:fldChar w:fldCharType="begin"/>
            </w:r>
            <w:r w:rsidR="002178CA">
              <w:rPr>
                <w:noProof/>
                <w:webHidden/>
              </w:rPr>
              <w:instrText xml:space="preserve"> PAGEREF _Toc33510299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1DC0F8B2" w14:textId="05075422" w:rsidR="002178CA" w:rsidRDefault="00E80A0C">
          <w:pPr>
            <w:pStyle w:val="TOC2"/>
            <w:tabs>
              <w:tab w:val="left" w:pos="880"/>
              <w:tab w:val="right" w:leader="dot" w:pos="9016"/>
            </w:tabs>
            <w:rPr>
              <w:rFonts w:eastAsiaTheme="minorEastAsia"/>
              <w:noProof/>
              <w:lang w:eastAsia="en-IE"/>
            </w:rPr>
          </w:pPr>
          <w:hyperlink w:anchor="_Toc33510300" w:history="1">
            <w:r w:rsidR="002178CA" w:rsidRPr="00741C30">
              <w:rPr>
                <w:rStyle w:val="Hyperlink"/>
                <w:noProof/>
              </w:rPr>
              <w:t>1.2.</w:t>
            </w:r>
            <w:r w:rsidR="0054161E">
              <w:rPr>
                <w:rFonts w:eastAsiaTheme="minorEastAsia"/>
                <w:noProof/>
                <w:lang w:eastAsia="en-IE"/>
              </w:rPr>
              <w:t xml:space="preserve"> </w:t>
            </w:r>
            <w:r w:rsidR="002178CA" w:rsidRPr="00741C30">
              <w:rPr>
                <w:rStyle w:val="Hyperlink"/>
                <w:noProof/>
              </w:rPr>
              <w:t>Project Description</w:t>
            </w:r>
            <w:r w:rsidR="002178CA">
              <w:rPr>
                <w:noProof/>
                <w:webHidden/>
              </w:rPr>
              <w:tab/>
            </w:r>
            <w:r w:rsidR="002178CA">
              <w:rPr>
                <w:noProof/>
                <w:webHidden/>
              </w:rPr>
              <w:fldChar w:fldCharType="begin"/>
            </w:r>
            <w:r w:rsidR="002178CA">
              <w:rPr>
                <w:noProof/>
                <w:webHidden/>
              </w:rPr>
              <w:instrText xml:space="preserve"> PAGEREF _Toc33510300 \h </w:instrText>
            </w:r>
            <w:r w:rsidR="002178CA">
              <w:rPr>
                <w:noProof/>
                <w:webHidden/>
              </w:rPr>
            </w:r>
            <w:r w:rsidR="002178CA">
              <w:rPr>
                <w:noProof/>
                <w:webHidden/>
              </w:rPr>
              <w:fldChar w:fldCharType="separate"/>
            </w:r>
            <w:r w:rsidR="00F8506E">
              <w:rPr>
                <w:noProof/>
                <w:webHidden/>
              </w:rPr>
              <w:t>9</w:t>
            </w:r>
            <w:r w:rsidR="002178CA">
              <w:rPr>
                <w:noProof/>
                <w:webHidden/>
              </w:rPr>
              <w:fldChar w:fldCharType="end"/>
            </w:r>
          </w:hyperlink>
        </w:p>
        <w:p w14:paraId="0F11985D" w14:textId="4F381B72" w:rsidR="002178CA" w:rsidRDefault="00E80A0C">
          <w:pPr>
            <w:pStyle w:val="TOC2"/>
            <w:tabs>
              <w:tab w:val="left" w:pos="880"/>
              <w:tab w:val="right" w:leader="dot" w:pos="9016"/>
            </w:tabs>
            <w:rPr>
              <w:rFonts w:eastAsiaTheme="minorEastAsia"/>
              <w:noProof/>
              <w:lang w:eastAsia="en-IE"/>
            </w:rPr>
          </w:pPr>
          <w:hyperlink w:anchor="_Toc33510301" w:history="1">
            <w:r w:rsidR="002178CA" w:rsidRPr="00741C30">
              <w:rPr>
                <w:rStyle w:val="Hyperlink"/>
                <w:noProof/>
              </w:rPr>
              <w:t>1.3.</w:t>
            </w:r>
            <w:r w:rsidR="0054161E">
              <w:rPr>
                <w:rFonts w:eastAsiaTheme="minorEastAsia"/>
                <w:noProof/>
                <w:lang w:eastAsia="en-IE"/>
              </w:rPr>
              <w:t xml:space="preserve"> </w:t>
            </w:r>
            <w:r w:rsidR="002178CA" w:rsidRPr="00741C30">
              <w:rPr>
                <w:rStyle w:val="Hyperlink"/>
                <w:noProof/>
              </w:rPr>
              <w:t>Project Objectives</w:t>
            </w:r>
            <w:r w:rsidR="002178CA">
              <w:rPr>
                <w:noProof/>
                <w:webHidden/>
              </w:rPr>
              <w:tab/>
            </w:r>
            <w:r w:rsidR="002178CA">
              <w:rPr>
                <w:noProof/>
                <w:webHidden/>
              </w:rPr>
              <w:fldChar w:fldCharType="begin"/>
            </w:r>
            <w:r w:rsidR="002178CA">
              <w:rPr>
                <w:noProof/>
                <w:webHidden/>
              </w:rPr>
              <w:instrText xml:space="preserve"> PAGEREF _Toc33510301 \h </w:instrText>
            </w:r>
            <w:r w:rsidR="002178CA">
              <w:rPr>
                <w:noProof/>
                <w:webHidden/>
              </w:rPr>
            </w:r>
            <w:r w:rsidR="002178CA">
              <w:rPr>
                <w:noProof/>
                <w:webHidden/>
              </w:rPr>
              <w:fldChar w:fldCharType="separate"/>
            </w:r>
            <w:r w:rsidR="00F8506E">
              <w:rPr>
                <w:noProof/>
                <w:webHidden/>
              </w:rPr>
              <w:t>10</w:t>
            </w:r>
            <w:r w:rsidR="002178CA">
              <w:rPr>
                <w:noProof/>
                <w:webHidden/>
              </w:rPr>
              <w:fldChar w:fldCharType="end"/>
            </w:r>
          </w:hyperlink>
        </w:p>
        <w:p w14:paraId="310ED724" w14:textId="02A52F80" w:rsidR="002178CA" w:rsidRDefault="00E80A0C">
          <w:pPr>
            <w:pStyle w:val="TOC2"/>
            <w:tabs>
              <w:tab w:val="left" w:pos="880"/>
              <w:tab w:val="right" w:leader="dot" w:pos="9016"/>
            </w:tabs>
            <w:rPr>
              <w:rFonts w:eastAsiaTheme="minorEastAsia"/>
              <w:noProof/>
              <w:lang w:eastAsia="en-IE"/>
            </w:rPr>
          </w:pPr>
          <w:hyperlink w:anchor="_Toc33510302" w:history="1">
            <w:r w:rsidR="002178CA" w:rsidRPr="00741C30">
              <w:rPr>
                <w:rStyle w:val="Hyperlink"/>
                <w:noProof/>
              </w:rPr>
              <w:t>1.4.</w:t>
            </w:r>
            <w:r w:rsidR="0054161E">
              <w:rPr>
                <w:rFonts w:eastAsiaTheme="minorEastAsia"/>
                <w:noProof/>
                <w:lang w:eastAsia="en-IE"/>
              </w:rPr>
              <w:t xml:space="preserve"> </w:t>
            </w:r>
            <w:r w:rsidR="002178CA" w:rsidRPr="00741C30">
              <w:rPr>
                <w:rStyle w:val="Hyperlink"/>
                <w:noProof/>
              </w:rPr>
              <w:t>Project Challenges</w:t>
            </w:r>
            <w:r w:rsidR="002178CA">
              <w:rPr>
                <w:noProof/>
                <w:webHidden/>
              </w:rPr>
              <w:tab/>
            </w:r>
            <w:r w:rsidR="002178CA">
              <w:rPr>
                <w:noProof/>
                <w:webHidden/>
              </w:rPr>
              <w:fldChar w:fldCharType="begin"/>
            </w:r>
            <w:r w:rsidR="002178CA">
              <w:rPr>
                <w:noProof/>
                <w:webHidden/>
              </w:rPr>
              <w:instrText xml:space="preserve"> PAGEREF _Toc33510302 \h </w:instrText>
            </w:r>
            <w:r w:rsidR="002178CA">
              <w:rPr>
                <w:noProof/>
                <w:webHidden/>
              </w:rPr>
            </w:r>
            <w:r w:rsidR="002178CA">
              <w:rPr>
                <w:noProof/>
                <w:webHidden/>
              </w:rPr>
              <w:fldChar w:fldCharType="separate"/>
            </w:r>
            <w:r w:rsidR="00F8506E">
              <w:rPr>
                <w:noProof/>
                <w:webHidden/>
              </w:rPr>
              <w:t>11</w:t>
            </w:r>
            <w:r w:rsidR="002178CA">
              <w:rPr>
                <w:noProof/>
                <w:webHidden/>
              </w:rPr>
              <w:fldChar w:fldCharType="end"/>
            </w:r>
          </w:hyperlink>
        </w:p>
        <w:p w14:paraId="31F3B022" w14:textId="7FD33803" w:rsidR="002178CA" w:rsidRDefault="00E80A0C">
          <w:pPr>
            <w:pStyle w:val="TOC2"/>
            <w:tabs>
              <w:tab w:val="left" w:pos="880"/>
              <w:tab w:val="right" w:leader="dot" w:pos="9016"/>
            </w:tabs>
            <w:rPr>
              <w:rFonts w:eastAsiaTheme="minorEastAsia"/>
              <w:noProof/>
              <w:lang w:eastAsia="en-IE"/>
            </w:rPr>
          </w:pPr>
          <w:hyperlink w:anchor="_Toc33510309" w:history="1">
            <w:r w:rsidR="002178CA" w:rsidRPr="00741C30">
              <w:rPr>
                <w:rStyle w:val="Hyperlink"/>
                <w:noProof/>
              </w:rPr>
              <w:t>1.5.Report Structure</w:t>
            </w:r>
            <w:r w:rsidR="002178CA">
              <w:rPr>
                <w:noProof/>
                <w:webHidden/>
              </w:rPr>
              <w:tab/>
            </w:r>
            <w:r w:rsidR="002178CA">
              <w:rPr>
                <w:noProof/>
                <w:webHidden/>
              </w:rPr>
              <w:fldChar w:fldCharType="begin"/>
            </w:r>
            <w:r w:rsidR="002178CA">
              <w:rPr>
                <w:noProof/>
                <w:webHidden/>
              </w:rPr>
              <w:instrText xml:space="preserve"> PAGEREF _Toc33510309 \h </w:instrText>
            </w:r>
            <w:r w:rsidR="002178CA">
              <w:rPr>
                <w:noProof/>
                <w:webHidden/>
              </w:rPr>
            </w:r>
            <w:r w:rsidR="002178CA">
              <w:rPr>
                <w:noProof/>
                <w:webHidden/>
              </w:rPr>
              <w:fldChar w:fldCharType="separate"/>
            </w:r>
            <w:r w:rsidR="00F8506E">
              <w:rPr>
                <w:noProof/>
                <w:webHidden/>
              </w:rPr>
              <w:t>13</w:t>
            </w:r>
            <w:r w:rsidR="002178CA">
              <w:rPr>
                <w:noProof/>
                <w:webHidden/>
              </w:rPr>
              <w:fldChar w:fldCharType="end"/>
            </w:r>
          </w:hyperlink>
        </w:p>
        <w:p w14:paraId="11FA464D" w14:textId="3FE7C90A" w:rsidR="002178CA" w:rsidRDefault="00E80A0C">
          <w:pPr>
            <w:pStyle w:val="TOC1"/>
            <w:tabs>
              <w:tab w:val="right" w:leader="dot" w:pos="9016"/>
            </w:tabs>
            <w:rPr>
              <w:rFonts w:eastAsiaTheme="minorEastAsia"/>
              <w:noProof/>
              <w:lang w:eastAsia="en-IE"/>
            </w:rPr>
          </w:pPr>
          <w:hyperlink w:anchor="_Toc33510316" w:history="1">
            <w:r w:rsidR="002178CA" w:rsidRPr="00741C30">
              <w:rPr>
                <w:rStyle w:val="Hyperlink"/>
                <w:noProof/>
              </w:rPr>
              <w:t>2. Research</w:t>
            </w:r>
            <w:r w:rsidR="002178CA">
              <w:rPr>
                <w:noProof/>
                <w:webHidden/>
              </w:rPr>
              <w:tab/>
            </w:r>
            <w:r w:rsidR="002178CA">
              <w:rPr>
                <w:noProof/>
                <w:webHidden/>
              </w:rPr>
              <w:fldChar w:fldCharType="begin"/>
            </w:r>
            <w:r w:rsidR="002178CA">
              <w:rPr>
                <w:noProof/>
                <w:webHidden/>
              </w:rPr>
              <w:instrText xml:space="preserve"> PAGEREF _Toc33510316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4967B424" w14:textId="49FD0EE1" w:rsidR="002178CA" w:rsidRDefault="00E80A0C">
          <w:pPr>
            <w:pStyle w:val="TOC2"/>
            <w:tabs>
              <w:tab w:val="right" w:leader="dot" w:pos="9016"/>
            </w:tabs>
            <w:rPr>
              <w:rFonts w:eastAsiaTheme="minorEastAsia"/>
              <w:noProof/>
              <w:lang w:eastAsia="en-IE"/>
            </w:rPr>
          </w:pPr>
          <w:hyperlink w:anchor="_Toc33510317" w:history="1">
            <w:r w:rsidR="002178CA" w:rsidRPr="00741C30">
              <w:rPr>
                <w:rStyle w:val="Hyperlink"/>
                <w:noProof/>
              </w:rPr>
              <w:t>2.1. Introduction</w:t>
            </w:r>
            <w:r w:rsidR="002178CA">
              <w:rPr>
                <w:noProof/>
                <w:webHidden/>
              </w:rPr>
              <w:tab/>
            </w:r>
            <w:r w:rsidR="002178CA">
              <w:rPr>
                <w:noProof/>
                <w:webHidden/>
              </w:rPr>
              <w:fldChar w:fldCharType="begin"/>
            </w:r>
            <w:r w:rsidR="002178CA">
              <w:rPr>
                <w:noProof/>
                <w:webHidden/>
              </w:rPr>
              <w:instrText xml:space="preserve"> PAGEREF _Toc33510317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A769D73" w14:textId="7A8A4705" w:rsidR="002178CA" w:rsidRDefault="00E80A0C">
          <w:pPr>
            <w:pStyle w:val="TOC2"/>
            <w:tabs>
              <w:tab w:val="right" w:leader="dot" w:pos="9016"/>
            </w:tabs>
            <w:rPr>
              <w:rFonts w:eastAsiaTheme="minorEastAsia"/>
              <w:noProof/>
              <w:lang w:eastAsia="en-IE"/>
            </w:rPr>
          </w:pPr>
          <w:hyperlink w:anchor="_Toc33510318" w:history="1">
            <w:r w:rsidR="002178CA" w:rsidRPr="00741C30">
              <w:rPr>
                <w:rStyle w:val="Hyperlink"/>
                <w:noProof/>
              </w:rPr>
              <w:t>2.2. Research Topic 1</w:t>
            </w:r>
            <w:r w:rsidR="002178CA">
              <w:rPr>
                <w:noProof/>
                <w:webHidden/>
              </w:rPr>
              <w:tab/>
            </w:r>
            <w:r w:rsidR="002178CA">
              <w:rPr>
                <w:noProof/>
                <w:webHidden/>
              </w:rPr>
              <w:fldChar w:fldCharType="begin"/>
            </w:r>
            <w:r w:rsidR="002178CA">
              <w:rPr>
                <w:noProof/>
                <w:webHidden/>
              </w:rPr>
              <w:instrText xml:space="preserve"> PAGEREF _Toc33510318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3830C7C" w14:textId="06282665" w:rsidR="002178CA" w:rsidRDefault="00E80A0C">
          <w:pPr>
            <w:pStyle w:val="TOC2"/>
            <w:tabs>
              <w:tab w:val="right" w:leader="dot" w:pos="9016"/>
            </w:tabs>
            <w:rPr>
              <w:rFonts w:eastAsiaTheme="minorEastAsia"/>
              <w:noProof/>
              <w:lang w:eastAsia="en-IE"/>
            </w:rPr>
          </w:pPr>
          <w:hyperlink w:anchor="_Toc33510319" w:history="1">
            <w:r w:rsidR="002178CA" w:rsidRPr="00741C30">
              <w:rPr>
                <w:rStyle w:val="Hyperlink"/>
                <w:noProof/>
              </w:rPr>
              <w:t>2.3. Research Topic 2</w:t>
            </w:r>
            <w:r w:rsidR="002178CA">
              <w:rPr>
                <w:noProof/>
                <w:webHidden/>
              </w:rPr>
              <w:tab/>
            </w:r>
            <w:r w:rsidR="002178CA">
              <w:rPr>
                <w:noProof/>
                <w:webHidden/>
              </w:rPr>
              <w:fldChar w:fldCharType="begin"/>
            </w:r>
            <w:r w:rsidR="002178CA">
              <w:rPr>
                <w:noProof/>
                <w:webHidden/>
              </w:rPr>
              <w:instrText xml:space="preserve"> PAGEREF _Toc33510319 \h </w:instrText>
            </w:r>
            <w:r w:rsidR="002178CA">
              <w:rPr>
                <w:noProof/>
                <w:webHidden/>
              </w:rPr>
            </w:r>
            <w:r w:rsidR="002178CA">
              <w:rPr>
                <w:noProof/>
                <w:webHidden/>
              </w:rPr>
              <w:fldChar w:fldCharType="separate"/>
            </w:r>
            <w:r w:rsidR="00F8506E">
              <w:rPr>
                <w:noProof/>
                <w:webHidden/>
              </w:rPr>
              <w:t>24</w:t>
            </w:r>
            <w:r w:rsidR="002178CA">
              <w:rPr>
                <w:noProof/>
                <w:webHidden/>
              </w:rPr>
              <w:fldChar w:fldCharType="end"/>
            </w:r>
          </w:hyperlink>
        </w:p>
        <w:p w14:paraId="7582C45D" w14:textId="1ADEBD36" w:rsidR="002178CA" w:rsidRDefault="00E80A0C">
          <w:pPr>
            <w:pStyle w:val="TOC2"/>
            <w:tabs>
              <w:tab w:val="right" w:leader="dot" w:pos="9016"/>
            </w:tabs>
            <w:rPr>
              <w:rFonts w:eastAsiaTheme="minorEastAsia"/>
              <w:noProof/>
              <w:lang w:eastAsia="en-IE"/>
            </w:rPr>
          </w:pPr>
          <w:hyperlink w:anchor="_Toc33510320" w:history="1">
            <w:r w:rsidR="002178CA" w:rsidRPr="00741C30">
              <w:rPr>
                <w:rStyle w:val="Hyperlink"/>
                <w:noProof/>
              </w:rPr>
              <w:t>2.4. Alternative Existing Solutions to Your Problem</w:t>
            </w:r>
            <w:r w:rsidR="002178CA">
              <w:rPr>
                <w:noProof/>
                <w:webHidden/>
              </w:rPr>
              <w:tab/>
            </w:r>
            <w:r w:rsidR="002178CA">
              <w:rPr>
                <w:noProof/>
                <w:webHidden/>
              </w:rPr>
              <w:fldChar w:fldCharType="begin"/>
            </w:r>
            <w:r w:rsidR="002178CA">
              <w:rPr>
                <w:noProof/>
                <w:webHidden/>
              </w:rPr>
              <w:instrText xml:space="preserve"> PAGEREF _Toc33510320 \h </w:instrText>
            </w:r>
            <w:r w:rsidR="002178CA">
              <w:rPr>
                <w:noProof/>
                <w:webHidden/>
              </w:rPr>
            </w:r>
            <w:r w:rsidR="002178CA">
              <w:rPr>
                <w:noProof/>
                <w:webHidden/>
              </w:rPr>
              <w:fldChar w:fldCharType="separate"/>
            </w:r>
            <w:r w:rsidR="00F8506E">
              <w:rPr>
                <w:noProof/>
                <w:webHidden/>
              </w:rPr>
              <w:t>29</w:t>
            </w:r>
            <w:r w:rsidR="002178CA">
              <w:rPr>
                <w:noProof/>
                <w:webHidden/>
              </w:rPr>
              <w:fldChar w:fldCharType="end"/>
            </w:r>
          </w:hyperlink>
        </w:p>
        <w:p w14:paraId="34B42364" w14:textId="5090E261" w:rsidR="002178CA" w:rsidRDefault="00E80A0C">
          <w:pPr>
            <w:pStyle w:val="TOC2"/>
            <w:tabs>
              <w:tab w:val="right" w:leader="dot" w:pos="9016"/>
            </w:tabs>
            <w:rPr>
              <w:rFonts w:eastAsiaTheme="minorEastAsia"/>
              <w:noProof/>
              <w:lang w:eastAsia="en-IE"/>
            </w:rPr>
          </w:pPr>
          <w:hyperlink w:anchor="_Toc33510321" w:history="1">
            <w:r w:rsidR="002178CA" w:rsidRPr="00741C30">
              <w:rPr>
                <w:rStyle w:val="Hyperlink"/>
                <w:noProof/>
              </w:rPr>
              <w:t>2.5. Existing Final Year Projects</w:t>
            </w:r>
            <w:r w:rsidR="002178CA">
              <w:rPr>
                <w:noProof/>
                <w:webHidden/>
              </w:rPr>
              <w:tab/>
            </w:r>
            <w:r w:rsidR="002178CA">
              <w:rPr>
                <w:noProof/>
                <w:webHidden/>
              </w:rPr>
              <w:fldChar w:fldCharType="begin"/>
            </w:r>
            <w:r w:rsidR="002178CA">
              <w:rPr>
                <w:noProof/>
                <w:webHidden/>
              </w:rPr>
              <w:instrText xml:space="preserve"> PAGEREF _Toc33510321 \h </w:instrText>
            </w:r>
            <w:r w:rsidR="002178CA">
              <w:rPr>
                <w:noProof/>
                <w:webHidden/>
              </w:rPr>
            </w:r>
            <w:r w:rsidR="002178CA">
              <w:rPr>
                <w:noProof/>
                <w:webHidden/>
              </w:rPr>
              <w:fldChar w:fldCharType="separate"/>
            </w:r>
            <w:r w:rsidR="00F8506E">
              <w:rPr>
                <w:noProof/>
                <w:webHidden/>
              </w:rPr>
              <w:t>34</w:t>
            </w:r>
            <w:r w:rsidR="002178CA">
              <w:rPr>
                <w:noProof/>
                <w:webHidden/>
              </w:rPr>
              <w:fldChar w:fldCharType="end"/>
            </w:r>
          </w:hyperlink>
        </w:p>
        <w:p w14:paraId="7DBE73B0" w14:textId="221DF1D0" w:rsidR="002178CA" w:rsidRDefault="00E80A0C">
          <w:pPr>
            <w:pStyle w:val="TOC2"/>
            <w:tabs>
              <w:tab w:val="right" w:leader="dot" w:pos="9016"/>
            </w:tabs>
            <w:rPr>
              <w:rFonts w:eastAsiaTheme="minorEastAsia"/>
              <w:noProof/>
              <w:lang w:eastAsia="en-IE"/>
            </w:rPr>
          </w:pPr>
          <w:hyperlink w:anchor="_Toc33510322" w:history="1">
            <w:r w:rsidR="002178CA" w:rsidRPr="00741C30">
              <w:rPr>
                <w:rStyle w:val="Hyperlink"/>
                <w:noProof/>
              </w:rPr>
              <w:t>2.6. Conclusions</w:t>
            </w:r>
            <w:r w:rsidR="002178CA">
              <w:rPr>
                <w:noProof/>
                <w:webHidden/>
              </w:rPr>
              <w:tab/>
            </w:r>
            <w:r w:rsidR="002178CA">
              <w:rPr>
                <w:noProof/>
                <w:webHidden/>
              </w:rPr>
              <w:fldChar w:fldCharType="begin"/>
            </w:r>
            <w:r w:rsidR="002178CA">
              <w:rPr>
                <w:noProof/>
                <w:webHidden/>
              </w:rPr>
              <w:instrText xml:space="preserve"> PAGEREF _Toc33510322 \h </w:instrText>
            </w:r>
            <w:r w:rsidR="002178CA">
              <w:rPr>
                <w:noProof/>
                <w:webHidden/>
              </w:rPr>
            </w:r>
            <w:r w:rsidR="002178CA">
              <w:rPr>
                <w:noProof/>
                <w:webHidden/>
              </w:rPr>
              <w:fldChar w:fldCharType="separate"/>
            </w:r>
            <w:r w:rsidR="00F8506E">
              <w:rPr>
                <w:noProof/>
                <w:webHidden/>
              </w:rPr>
              <w:t>35</w:t>
            </w:r>
            <w:r w:rsidR="002178CA">
              <w:rPr>
                <w:noProof/>
                <w:webHidden/>
              </w:rPr>
              <w:fldChar w:fldCharType="end"/>
            </w:r>
          </w:hyperlink>
        </w:p>
        <w:p w14:paraId="0E692844" w14:textId="5F128B00" w:rsidR="002178CA" w:rsidRDefault="00E80A0C">
          <w:pPr>
            <w:pStyle w:val="TOC1"/>
            <w:tabs>
              <w:tab w:val="right" w:leader="dot" w:pos="9016"/>
            </w:tabs>
            <w:rPr>
              <w:rFonts w:eastAsiaTheme="minorEastAsia"/>
              <w:noProof/>
              <w:lang w:eastAsia="en-IE"/>
            </w:rPr>
          </w:pPr>
          <w:hyperlink w:anchor="_Toc33510323" w:history="1">
            <w:r w:rsidR="002178CA" w:rsidRPr="00741C30">
              <w:rPr>
                <w:rStyle w:val="Hyperlink"/>
                <w:noProof/>
              </w:rPr>
              <w:t>3. Design</w:t>
            </w:r>
            <w:r w:rsidR="002178CA">
              <w:rPr>
                <w:noProof/>
                <w:webHidden/>
              </w:rPr>
              <w:tab/>
            </w:r>
            <w:r w:rsidR="002178CA">
              <w:rPr>
                <w:noProof/>
                <w:webHidden/>
              </w:rPr>
              <w:fldChar w:fldCharType="begin"/>
            </w:r>
            <w:r w:rsidR="002178CA">
              <w:rPr>
                <w:noProof/>
                <w:webHidden/>
              </w:rPr>
              <w:instrText xml:space="preserve"> PAGEREF _Toc33510323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733A7FF5" w14:textId="20A8C3EF" w:rsidR="002178CA" w:rsidRDefault="00E80A0C">
          <w:pPr>
            <w:pStyle w:val="TOC2"/>
            <w:tabs>
              <w:tab w:val="right" w:leader="dot" w:pos="9016"/>
            </w:tabs>
            <w:rPr>
              <w:rFonts w:eastAsiaTheme="minorEastAsia"/>
              <w:noProof/>
              <w:lang w:eastAsia="en-IE"/>
            </w:rPr>
          </w:pPr>
          <w:hyperlink w:anchor="_Toc33510324" w:history="1">
            <w:r w:rsidR="002178CA" w:rsidRPr="00741C30">
              <w:rPr>
                <w:rStyle w:val="Hyperlink"/>
                <w:noProof/>
              </w:rPr>
              <w:t>3.1 Introduction</w:t>
            </w:r>
            <w:r w:rsidR="002178CA">
              <w:rPr>
                <w:noProof/>
                <w:webHidden/>
              </w:rPr>
              <w:tab/>
            </w:r>
            <w:r w:rsidR="002178CA">
              <w:rPr>
                <w:noProof/>
                <w:webHidden/>
              </w:rPr>
              <w:fldChar w:fldCharType="begin"/>
            </w:r>
            <w:r w:rsidR="002178CA">
              <w:rPr>
                <w:noProof/>
                <w:webHidden/>
              </w:rPr>
              <w:instrText xml:space="preserve"> PAGEREF _Toc33510324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4580A647" w14:textId="244D4878" w:rsidR="002178CA" w:rsidRDefault="00E80A0C" w:rsidP="002178CA">
          <w:pPr>
            <w:pStyle w:val="TOC2"/>
            <w:tabs>
              <w:tab w:val="right" w:leader="dot" w:pos="9016"/>
            </w:tabs>
            <w:rPr>
              <w:rFonts w:eastAsiaTheme="minorEastAsia"/>
              <w:noProof/>
              <w:lang w:eastAsia="en-IE"/>
            </w:rPr>
          </w:pPr>
          <w:hyperlink w:anchor="_Toc33510325" w:history="1">
            <w:r w:rsidR="002178CA" w:rsidRPr="00741C30">
              <w:rPr>
                <w:rStyle w:val="Hyperlink"/>
                <w:noProof/>
              </w:rPr>
              <w:t>3.2. Methodology</w:t>
            </w:r>
            <w:r w:rsidR="002178CA">
              <w:rPr>
                <w:noProof/>
                <w:webHidden/>
              </w:rPr>
              <w:tab/>
            </w:r>
            <w:r w:rsidR="002178CA">
              <w:rPr>
                <w:noProof/>
                <w:webHidden/>
              </w:rPr>
              <w:fldChar w:fldCharType="begin"/>
            </w:r>
            <w:r w:rsidR="002178CA">
              <w:rPr>
                <w:noProof/>
                <w:webHidden/>
              </w:rPr>
              <w:instrText xml:space="preserve"> PAGEREF _Toc33510325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3AFDB020" w14:textId="596B707B" w:rsidR="002178CA" w:rsidRDefault="00E80A0C" w:rsidP="002178CA">
          <w:pPr>
            <w:pStyle w:val="TOC2"/>
            <w:tabs>
              <w:tab w:val="right" w:leader="dot" w:pos="9016"/>
            </w:tabs>
            <w:rPr>
              <w:rFonts w:eastAsiaTheme="minorEastAsia"/>
              <w:noProof/>
              <w:lang w:eastAsia="en-IE"/>
            </w:rPr>
          </w:pPr>
          <w:hyperlink w:anchor="_Toc33510327" w:history="1">
            <w:r w:rsidR="002178CA" w:rsidRPr="00741C30">
              <w:rPr>
                <w:rStyle w:val="Hyperlink"/>
                <w:noProof/>
              </w:rPr>
              <w:t>3.3. Software Design</w:t>
            </w:r>
            <w:r w:rsidR="002178CA">
              <w:rPr>
                <w:noProof/>
                <w:webHidden/>
              </w:rPr>
              <w:tab/>
            </w:r>
            <w:r w:rsidR="002178CA">
              <w:rPr>
                <w:noProof/>
                <w:webHidden/>
              </w:rPr>
              <w:fldChar w:fldCharType="begin"/>
            </w:r>
            <w:r w:rsidR="002178CA">
              <w:rPr>
                <w:noProof/>
                <w:webHidden/>
              </w:rPr>
              <w:instrText xml:space="preserve"> PAGEREF _Toc33510327 \h </w:instrText>
            </w:r>
            <w:r w:rsidR="002178CA">
              <w:rPr>
                <w:noProof/>
                <w:webHidden/>
              </w:rPr>
            </w:r>
            <w:r w:rsidR="002178CA">
              <w:rPr>
                <w:noProof/>
                <w:webHidden/>
              </w:rPr>
              <w:fldChar w:fldCharType="separate"/>
            </w:r>
            <w:r w:rsidR="00F8506E">
              <w:rPr>
                <w:noProof/>
                <w:webHidden/>
              </w:rPr>
              <w:t>42</w:t>
            </w:r>
            <w:r w:rsidR="002178CA">
              <w:rPr>
                <w:noProof/>
                <w:webHidden/>
              </w:rPr>
              <w:fldChar w:fldCharType="end"/>
            </w:r>
          </w:hyperlink>
        </w:p>
        <w:p w14:paraId="315A8295" w14:textId="78566561" w:rsidR="002178CA" w:rsidRDefault="00E80A0C">
          <w:pPr>
            <w:pStyle w:val="TOC2"/>
            <w:tabs>
              <w:tab w:val="right" w:leader="dot" w:pos="9016"/>
            </w:tabs>
            <w:rPr>
              <w:rFonts w:eastAsiaTheme="minorEastAsia"/>
              <w:noProof/>
              <w:lang w:eastAsia="en-IE"/>
            </w:rPr>
          </w:pPr>
          <w:hyperlink w:anchor="_Toc33510331" w:history="1">
            <w:r w:rsidR="002178CA" w:rsidRPr="00741C30">
              <w:rPr>
                <w:rStyle w:val="Hyperlink"/>
                <w:noProof/>
              </w:rPr>
              <w:t>3.4. Software Test Plan</w:t>
            </w:r>
            <w:r w:rsidR="002178CA">
              <w:rPr>
                <w:noProof/>
                <w:webHidden/>
              </w:rPr>
              <w:tab/>
            </w:r>
            <w:r w:rsidR="002178CA">
              <w:rPr>
                <w:noProof/>
                <w:webHidden/>
              </w:rPr>
              <w:fldChar w:fldCharType="begin"/>
            </w:r>
            <w:r w:rsidR="002178CA">
              <w:rPr>
                <w:noProof/>
                <w:webHidden/>
              </w:rPr>
              <w:instrText xml:space="preserve"> PAGEREF _Toc33510331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7850687D" w14:textId="23568DE9" w:rsidR="002178CA" w:rsidRDefault="00E80A0C">
          <w:pPr>
            <w:pStyle w:val="TOC2"/>
            <w:tabs>
              <w:tab w:val="right" w:leader="dot" w:pos="9016"/>
            </w:tabs>
            <w:rPr>
              <w:rFonts w:eastAsiaTheme="minorEastAsia"/>
              <w:noProof/>
              <w:lang w:eastAsia="en-IE"/>
            </w:rPr>
          </w:pPr>
          <w:hyperlink w:anchor="_Toc33510332" w:history="1">
            <w:r w:rsidR="002178CA" w:rsidRPr="00741C30">
              <w:rPr>
                <w:rStyle w:val="Hyperlink"/>
                <w:noProof/>
              </w:rPr>
              <w:t>3.5. Front-End</w:t>
            </w:r>
            <w:r w:rsidR="002178CA">
              <w:rPr>
                <w:noProof/>
                <w:webHidden/>
              </w:rPr>
              <w:tab/>
            </w:r>
            <w:r w:rsidR="002178CA">
              <w:rPr>
                <w:noProof/>
                <w:webHidden/>
              </w:rPr>
              <w:fldChar w:fldCharType="begin"/>
            </w:r>
            <w:r w:rsidR="002178CA">
              <w:rPr>
                <w:noProof/>
                <w:webHidden/>
              </w:rPr>
              <w:instrText xml:space="preserve"> PAGEREF _Toc33510332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3FC585DC" w14:textId="34AF9160" w:rsidR="002178CA" w:rsidRDefault="00E80A0C">
          <w:pPr>
            <w:pStyle w:val="TOC2"/>
            <w:tabs>
              <w:tab w:val="right" w:leader="dot" w:pos="9016"/>
            </w:tabs>
            <w:rPr>
              <w:rFonts w:eastAsiaTheme="minorEastAsia"/>
              <w:noProof/>
              <w:lang w:eastAsia="en-IE"/>
            </w:rPr>
          </w:pPr>
          <w:hyperlink w:anchor="_Toc33510333" w:history="1">
            <w:r w:rsidR="002178CA" w:rsidRPr="00741C30">
              <w:rPr>
                <w:rStyle w:val="Hyperlink"/>
                <w:noProof/>
              </w:rPr>
              <w:t>3.6. Middle-Tier</w:t>
            </w:r>
            <w:r w:rsidR="002178CA">
              <w:rPr>
                <w:noProof/>
                <w:webHidden/>
              </w:rPr>
              <w:tab/>
            </w:r>
            <w:r w:rsidR="002178CA">
              <w:rPr>
                <w:noProof/>
                <w:webHidden/>
              </w:rPr>
              <w:fldChar w:fldCharType="begin"/>
            </w:r>
            <w:r w:rsidR="002178CA">
              <w:rPr>
                <w:noProof/>
                <w:webHidden/>
              </w:rPr>
              <w:instrText xml:space="preserve"> PAGEREF _Toc33510333 \h </w:instrText>
            </w:r>
            <w:r w:rsidR="002178CA">
              <w:rPr>
                <w:noProof/>
                <w:webHidden/>
              </w:rPr>
            </w:r>
            <w:r w:rsidR="002178CA">
              <w:rPr>
                <w:noProof/>
                <w:webHidden/>
              </w:rPr>
              <w:fldChar w:fldCharType="separate"/>
            </w:r>
            <w:r w:rsidR="00F8506E">
              <w:rPr>
                <w:noProof/>
                <w:webHidden/>
              </w:rPr>
              <w:t>56</w:t>
            </w:r>
            <w:r w:rsidR="002178CA">
              <w:rPr>
                <w:noProof/>
                <w:webHidden/>
              </w:rPr>
              <w:fldChar w:fldCharType="end"/>
            </w:r>
          </w:hyperlink>
        </w:p>
        <w:p w14:paraId="17AD2BE8" w14:textId="53996648" w:rsidR="002178CA" w:rsidRDefault="00E80A0C">
          <w:pPr>
            <w:pStyle w:val="TOC2"/>
            <w:tabs>
              <w:tab w:val="right" w:leader="dot" w:pos="9016"/>
            </w:tabs>
            <w:rPr>
              <w:rFonts w:eastAsiaTheme="minorEastAsia"/>
              <w:noProof/>
              <w:lang w:eastAsia="en-IE"/>
            </w:rPr>
          </w:pPr>
          <w:hyperlink w:anchor="_Toc33510334" w:history="1">
            <w:r w:rsidR="002178CA" w:rsidRPr="00741C30">
              <w:rPr>
                <w:rStyle w:val="Hyperlink"/>
                <w:noProof/>
              </w:rPr>
              <w:t>3.7. Back-End</w:t>
            </w:r>
            <w:r w:rsidR="002178CA">
              <w:rPr>
                <w:noProof/>
                <w:webHidden/>
              </w:rPr>
              <w:tab/>
            </w:r>
            <w:r w:rsidR="002178CA">
              <w:rPr>
                <w:noProof/>
                <w:webHidden/>
              </w:rPr>
              <w:fldChar w:fldCharType="begin"/>
            </w:r>
            <w:r w:rsidR="002178CA">
              <w:rPr>
                <w:noProof/>
                <w:webHidden/>
              </w:rPr>
              <w:instrText xml:space="preserve"> PAGEREF _Toc33510334 \h </w:instrText>
            </w:r>
            <w:r w:rsidR="002178CA">
              <w:rPr>
                <w:noProof/>
                <w:webHidden/>
              </w:rPr>
            </w:r>
            <w:r w:rsidR="002178CA">
              <w:rPr>
                <w:noProof/>
                <w:webHidden/>
              </w:rPr>
              <w:fldChar w:fldCharType="separate"/>
            </w:r>
            <w:r w:rsidR="00F8506E">
              <w:rPr>
                <w:noProof/>
                <w:webHidden/>
              </w:rPr>
              <w:t>57</w:t>
            </w:r>
            <w:r w:rsidR="002178CA">
              <w:rPr>
                <w:noProof/>
                <w:webHidden/>
              </w:rPr>
              <w:fldChar w:fldCharType="end"/>
            </w:r>
          </w:hyperlink>
        </w:p>
        <w:p w14:paraId="697A14BB" w14:textId="72D200B9" w:rsidR="002178CA" w:rsidRDefault="00E80A0C">
          <w:pPr>
            <w:pStyle w:val="TOC2"/>
            <w:tabs>
              <w:tab w:val="right" w:leader="dot" w:pos="9016"/>
            </w:tabs>
            <w:rPr>
              <w:rFonts w:eastAsiaTheme="minorEastAsia"/>
              <w:noProof/>
              <w:lang w:eastAsia="en-IE"/>
            </w:rPr>
          </w:pPr>
          <w:hyperlink w:anchor="_Toc33510335" w:history="1">
            <w:r w:rsidR="002178CA" w:rsidRPr="00741C30">
              <w:rPr>
                <w:rStyle w:val="Hyperlink"/>
                <w:noProof/>
              </w:rPr>
              <w:t>3.8. Conclusions</w:t>
            </w:r>
            <w:r w:rsidR="002178CA">
              <w:rPr>
                <w:noProof/>
                <w:webHidden/>
              </w:rPr>
              <w:tab/>
            </w:r>
            <w:r w:rsidR="002178CA">
              <w:rPr>
                <w:noProof/>
                <w:webHidden/>
              </w:rPr>
              <w:fldChar w:fldCharType="begin"/>
            </w:r>
            <w:r w:rsidR="002178CA">
              <w:rPr>
                <w:noProof/>
                <w:webHidden/>
              </w:rPr>
              <w:instrText xml:space="preserve"> PAGEREF _Toc33510335 \h </w:instrText>
            </w:r>
            <w:r w:rsidR="002178CA">
              <w:rPr>
                <w:noProof/>
                <w:webHidden/>
              </w:rPr>
            </w:r>
            <w:r w:rsidR="002178CA">
              <w:rPr>
                <w:noProof/>
                <w:webHidden/>
              </w:rPr>
              <w:fldChar w:fldCharType="separate"/>
            </w:r>
            <w:r w:rsidR="00F8506E">
              <w:rPr>
                <w:noProof/>
                <w:webHidden/>
              </w:rPr>
              <w:t>58</w:t>
            </w:r>
            <w:r w:rsidR="002178CA">
              <w:rPr>
                <w:noProof/>
                <w:webHidden/>
              </w:rPr>
              <w:fldChar w:fldCharType="end"/>
            </w:r>
          </w:hyperlink>
        </w:p>
        <w:p w14:paraId="0B7A45A5" w14:textId="7461A838" w:rsidR="002178CA" w:rsidRDefault="00E80A0C">
          <w:pPr>
            <w:pStyle w:val="TOC1"/>
            <w:tabs>
              <w:tab w:val="right" w:leader="dot" w:pos="9016"/>
            </w:tabs>
            <w:rPr>
              <w:rFonts w:eastAsiaTheme="minorEastAsia"/>
              <w:noProof/>
              <w:lang w:eastAsia="en-IE"/>
            </w:rPr>
          </w:pPr>
          <w:hyperlink w:anchor="_Toc33510336" w:history="1">
            <w:r w:rsidR="002178CA" w:rsidRPr="00741C30">
              <w:rPr>
                <w:rStyle w:val="Hyperlink"/>
                <w:noProof/>
              </w:rPr>
              <w:t>4. Development</w:t>
            </w:r>
            <w:r w:rsidR="002178CA">
              <w:rPr>
                <w:noProof/>
                <w:webHidden/>
              </w:rPr>
              <w:tab/>
            </w:r>
            <w:r w:rsidR="002178CA">
              <w:rPr>
                <w:noProof/>
                <w:webHidden/>
              </w:rPr>
              <w:fldChar w:fldCharType="begin"/>
            </w:r>
            <w:r w:rsidR="002178CA">
              <w:rPr>
                <w:noProof/>
                <w:webHidden/>
              </w:rPr>
              <w:instrText xml:space="preserve"> PAGEREF _Toc33510336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6CCE7A25" w14:textId="1522FC6F" w:rsidR="002178CA" w:rsidRDefault="00E80A0C">
          <w:pPr>
            <w:pStyle w:val="TOC2"/>
            <w:tabs>
              <w:tab w:val="right" w:leader="dot" w:pos="9016"/>
            </w:tabs>
            <w:rPr>
              <w:rFonts w:eastAsiaTheme="minorEastAsia"/>
              <w:noProof/>
              <w:lang w:eastAsia="en-IE"/>
            </w:rPr>
          </w:pPr>
          <w:hyperlink w:anchor="_Toc33510337" w:history="1">
            <w:r w:rsidR="002178CA" w:rsidRPr="00741C30">
              <w:rPr>
                <w:rStyle w:val="Hyperlink"/>
                <w:noProof/>
              </w:rPr>
              <w:t>4.1. Introduction</w:t>
            </w:r>
            <w:r w:rsidR="002178CA">
              <w:rPr>
                <w:noProof/>
                <w:webHidden/>
              </w:rPr>
              <w:tab/>
            </w:r>
            <w:r w:rsidR="002178CA">
              <w:rPr>
                <w:noProof/>
                <w:webHidden/>
              </w:rPr>
              <w:fldChar w:fldCharType="begin"/>
            </w:r>
            <w:r w:rsidR="002178CA">
              <w:rPr>
                <w:noProof/>
                <w:webHidden/>
              </w:rPr>
              <w:instrText xml:space="preserve"> PAGEREF _Toc33510337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4830C7EA" w14:textId="729FB6EC" w:rsidR="002178CA" w:rsidRDefault="00E80A0C">
          <w:pPr>
            <w:pStyle w:val="TOC2"/>
            <w:tabs>
              <w:tab w:val="right" w:leader="dot" w:pos="9016"/>
            </w:tabs>
            <w:rPr>
              <w:rFonts w:eastAsiaTheme="minorEastAsia"/>
              <w:noProof/>
              <w:lang w:eastAsia="en-IE"/>
            </w:rPr>
          </w:pPr>
          <w:hyperlink w:anchor="_Toc33510338" w:history="1">
            <w:r w:rsidR="002178CA" w:rsidRPr="00741C30">
              <w:rPr>
                <w:rStyle w:val="Hyperlink"/>
                <w:noProof/>
              </w:rPr>
              <w:t>4.2. Software Development</w:t>
            </w:r>
            <w:r w:rsidR="002178CA">
              <w:rPr>
                <w:noProof/>
                <w:webHidden/>
              </w:rPr>
              <w:tab/>
            </w:r>
            <w:r w:rsidR="002178CA">
              <w:rPr>
                <w:noProof/>
                <w:webHidden/>
              </w:rPr>
              <w:fldChar w:fldCharType="begin"/>
            </w:r>
            <w:r w:rsidR="002178CA">
              <w:rPr>
                <w:noProof/>
                <w:webHidden/>
              </w:rPr>
              <w:instrText xml:space="preserve"> PAGEREF _Toc33510338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12723A32" w14:textId="6EF6B16A" w:rsidR="002178CA" w:rsidRDefault="00E80A0C">
          <w:pPr>
            <w:pStyle w:val="TOC2"/>
            <w:tabs>
              <w:tab w:val="right" w:leader="dot" w:pos="9016"/>
            </w:tabs>
            <w:rPr>
              <w:rFonts w:eastAsiaTheme="minorEastAsia"/>
              <w:noProof/>
              <w:lang w:eastAsia="en-IE"/>
            </w:rPr>
          </w:pPr>
          <w:hyperlink w:anchor="_Toc33510339" w:history="1">
            <w:r w:rsidR="002178CA" w:rsidRPr="00741C30">
              <w:rPr>
                <w:rStyle w:val="Hyperlink"/>
                <w:noProof/>
              </w:rPr>
              <w:t>4.3. Front-End</w:t>
            </w:r>
            <w:r w:rsidR="002178CA">
              <w:rPr>
                <w:noProof/>
                <w:webHidden/>
              </w:rPr>
              <w:tab/>
            </w:r>
            <w:r w:rsidR="002178CA">
              <w:rPr>
                <w:noProof/>
                <w:webHidden/>
              </w:rPr>
              <w:fldChar w:fldCharType="begin"/>
            </w:r>
            <w:r w:rsidR="002178CA">
              <w:rPr>
                <w:noProof/>
                <w:webHidden/>
              </w:rPr>
              <w:instrText xml:space="preserve"> PAGEREF _Toc33510339 \h </w:instrText>
            </w:r>
            <w:r w:rsidR="002178CA">
              <w:rPr>
                <w:noProof/>
                <w:webHidden/>
              </w:rPr>
            </w:r>
            <w:r w:rsidR="002178CA">
              <w:rPr>
                <w:noProof/>
                <w:webHidden/>
              </w:rPr>
              <w:fldChar w:fldCharType="separate"/>
            </w:r>
            <w:r w:rsidR="00F8506E">
              <w:rPr>
                <w:noProof/>
                <w:webHidden/>
              </w:rPr>
              <w:t>61</w:t>
            </w:r>
            <w:r w:rsidR="002178CA">
              <w:rPr>
                <w:noProof/>
                <w:webHidden/>
              </w:rPr>
              <w:fldChar w:fldCharType="end"/>
            </w:r>
          </w:hyperlink>
        </w:p>
        <w:p w14:paraId="432F5001" w14:textId="2E3605CE" w:rsidR="002178CA" w:rsidRDefault="00E80A0C">
          <w:pPr>
            <w:pStyle w:val="TOC2"/>
            <w:tabs>
              <w:tab w:val="right" w:leader="dot" w:pos="9016"/>
            </w:tabs>
            <w:rPr>
              <w:rFonts w:eastAsiaTheme="minorEastAsia"/>
              <w:noProof/>
              <w:lang w:eastAsia="en-IE"/>
            </w:rPr>
          </w:pPr>
          <w:hyperlink w:anchor="_Toc33510340" w:history="1">
            <w:r w:rsidR="002178CA" w:rsidRPr="00741C30">
              <w:rPr>
                <w:rStyle w:val="Hyperlink"/>
                <w:noProof/>
              </w:rPr>
              <w:t>4.4. Middle-Tier</w:t>
            </w:r>
            <w:r w:rsidR="002178CA">
              <w:rPr>
                <w:noProof/>
                <w:webHidden/>
              </w:rPr>
              <w:tab/>
            </w:r>
            <w:r w:rsidR="002178CA">
              <w:rPr>
                <w:noProof/>
                <w:webHidden/>
              </w:rPr>
              <w:fldChar w:fldCharType="begin"/>
            </w:r>
            <w:r w:rsidR="002178CA">
              <w:rPr>
                <w:noProof/>
                <w:webHidden/>
              </w:rPr>
              <w:instrText xml:space="preserve"> PAGEREF _Toc33510340 \h </w:instrText>
            </w:r>
            <w:r w:rsidR="002178CA">
              <w:rPr>
                <w:noProof/>
                <w:webHidden/>
              </w:rPr>
            </w:r>
            <w:r w:rsidR="002178CA">
              <w:rPr>
                <w:noProof/>
                <w:webHidden/>
              </w:rPr>
              <w:fldChar w:fldCharType="separate"/>
            </w:r>
            <w:r w:rsidR="00F8506E">
              <w:rPr>
                <w:noProof/>
                <w:webHidden/>
              </w:rPr>
              <w:t>63</w:t>
            </w:r>
            <w:r w:rsidR="002178CA">
              <w:rPr>
                <w:noProof/>
                <w:webHidden/>
              </w:rPr>
              <w:fldChar w:fldCharType="end"/>
            </w:r>
          </w:hyperlink>
        </w:p>
        <w:p w14:paraId="091D06EA" w14:textId="065ECC2B" w:rsidR="002178CA" w:rsidRDefault="00E80A0C">
          <w:pPr>
            <w:pStyle w:val="TOC2"/>
            <w:tabs>
              <w:tab w:val="right" w:leader="dot" w:pos="9016"/>
            </w:tabs>
            <w:rPr>
              <w:rFonts w:eastAsiaTheme="minorEastAsia"/>
              <w:noProof/>
              <w:lang w:eastAsia="en-IE"/>
            </w:rPr>
          </w:pPr>
          <w:hyperlink w:anchor="_Toc33510341" w:history="1">
            <w:r w:rsidR="002178CA" w:rsidRPr="00741C30">
              <w:rPr>
                <w:rStyle w:val="Hyperlink"/>
                <w:noProof/>
              </w:rPr>
              <w:t>4.5. Back-End Tier / Model Tier</w:t>
            </w:r>
            <w:r w:rsidR="002178CA">
              <w:rPr>
                <w:noProof/>
                <w:webHidden/>
              </w:rPr>
              <w:tab/>
            </w:r>
            <w:r w:rsidR="002178CA">
              <w:rPr>
                <w:noProof/>
                <w:webHidden/>
              </w:rPr>
              <w:fldChar w:fldCharType="begin"/>
            </w:r>
            <w:r w:rsidR="002178CA">
              <w:rPr>
                <w:noProof/>
                <w:webHidden/>
              </w:rPr>
              <w:instrText xml:space="preserve"> PAGEREF _Toc33510341 \h </w:instrText>
            </w:r>
            <w:r w:rsidR="002178CA">
              <w:rPr>
                <w:noProof/>
                <w:webHidden/>
              </w:rPr>
            </w:r>
            <w:r w:rsidR="002178CA">
              <w:rPr>
                <w:noProof/>
                <w:webHidden/>
              </w:rPr>
              <w:fldChar w:fldCharType="separate"/>
            </w:r>
            <w:r w:rsidR="00F8506E">
              <w:rPr>
                <w:noProof/>
                <w:webHidden/>
              </w:rPr>
              <w:t>67</w:t>
            </w:r>
            <w:r w:rsidR="002178CA">
              <w:rPr>
                <w:noProof/>
                <w:webHidden/>
              </w:rPr>
              <w:fldChar w:fldCharType="end"/>
            </w:r>
          </w:hyperlink>
        </w:p>
        <w:p w14:paraId="399EFC99" w14:textId="09257CDF" w:rsidR="002178CA" w:rsidRDefault="00E80A0C">
          <w:pPr>
            <w:pStyle w:val="TOC2"/>
            <w:tabs>
              <w:tab w:val="right" w:leader="dot" w:pos="9016"/>
            </w:tabs>
            <w:rPr>
              <w:rFonts w:eastAsiaTheme="minorEastAsia"/>
              <w:noProof/>
              <w:lang w:eastAsia="en-IE"/>
            </w:rPr>
          </w:pPr>
          <w:hyperlink w:anchor="_Toc33510342" w:history="1">
            <w:r w:rsidR="002178CA" w:rsidRPr="00741C30">
              <w:rPr>
                <w:rStyle w:val="Hyperlink"/>
                <w:noProof/>
              </w:rPr>
              <w:t>4.6. Conclusions</w:t>
            </w:r>
            <w:r w:rsidR="002178CA">
              <w:rPr>
                <w:noProof/>
                <w:webHidden/>
              </w:rPr>
              <w:tab/>
            </w:r>
            <w:r w:rsidR="002178CA">
              <w:rPr>
                <w:noProof/>
                <w:webHidden/>
              </w:rPr>
              <w:fldChar w:fldCharType="begin"/>
            </w:r>
            <w:r w:rsidR="002178CA">
              <w:rPr>
                <w:noProof/>
                <w:webHidden/>
              </w:rPr>
              <w:instrText xml:space="preserve"> PAGEREF _Toc33510342 \h </w:instrText>
            </w:r>
            <w:r w:rsidR="002178CA">
              <w:rPr>
                <w:noProof/>
                <w:webHidden/>
              </w:rPr>
            </w:r>
            <w:r w:rsidR="002178CA">
              <w:rPr>
                <w:noProof/>
                <w:webHidden/>
              </w:rPr>
              <w:fldChar w:fldCharType="separate"/>
            </w:r>
            <w:r w:rsidR="00F8506E">
              <w:rPr>
                <w:noProof/>
                <w:webHidden/>
              </w:rPr>
              <w:t>69</w:t>
            </w:r>
            <w:r w:rsidR="002178CA">
              <w:rPr>
                <w:noProof/>
                <w:webHidden/>
              </w:rPr>
              <w:fldChar w:fldCharType="end"/>
            </w:r>
          </w:hyperlink>
        </w:p>
        <w:p w14:paraId="234D5F43" w14:textId="7C615E2E" w:rsidR="002178CA" w:rsidRDefault="00E80A0C">
          <w:pPr>
            <w:pStyle w:val="TOC1"/>
            <w:tabs>
              <w:tab w:val="right" w:leader="dot" w:pos="9016"/>
            </w:tabs>
            <w:rPr>
              <w:rFonts w:eastAsiaTheme="minorEastAsia"/>
              <w:noProof/>
              <w:lang w:eastAsia="en-IE"/>
            </w:rPr>
          </w:pPr>
          <w:hyperlink w:anchor="_Toc33510343" w:history="1">
            <w:r w:rsidR="002178CA" w:rsidRPr="00741C30">
              <w:rPr>
                <w:rStyle w:val="Hyperlink"/>
                <w:noProof/>
              </w:rPr>
              <w:t>5. System Validation</w:t>
            </w:r>
            <w:r w:rsidR="002178CA">
              <w:rPr>
                <w:noProof/>
                <w:webHidden/>
              </w:rPr>
              <w:tab/>
            </w:r>
            <w:r w:rsidR="002178CA">
              <w:rPr>
                <w:noProof/>
                <w:webHidden/>
              </w:rPr>
              <w:fldChar w:fldCharType="begin"/>
            </w:r>
            <w:r w:rsidR="002178CA">
              <w:rPr>
                <w:noProof/>
                <w:webHidden/>
              </w:rPr>
              <w:instrText xml:space="preserve"> PAGEREF _Toc33510343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0D2B2366" w14:textId="47EBD013" w:rsidR="002178CA" w:rsidRDefault="00E80A0C" w:rsidP="002178CA">
          <w:pPr>
            <w:pStyle w:val="TOC2"/>
            <w:tabs>
              <w:tab w:val="right" w:leader="dot" w:pos="9016"/>
            </w:tabs>
            <w:rPr>
              <w:rFonts w:eastAsiaTheme="minorEastAsia"/>
              <w:noProof/>
              <w:lang w:eastAsia="en-IE"/>
            </w:rPr>
          </w:pPr>
          <w:hyperlink w:anchor="_Toc33510344" w:history="1">
            <w:r w:rsidR="002178CA" w:rsidRPr="00741C30">
              <w:rPr>
                <w:rStyle w:val="Hyperlink"/>
                <w:noProof/>
              </w:rPr>
              <w:t>5.1. Introduction</w:t>
            </w:r>
            <w:r w:rsidR="002178CA">
              <w:rPr>
                <w:noProof/>
                <w:webHidden/>
              </w:rPr>
              <w:tab/>
            </w:r>
            <w:r w:rsidR="002178CA">
              <w:rPr>
                <w:noProof/>
                <w:webHidden/>
              </w:rPr>
              <w:fldChar w:fldCharType="begin"/>
            </w:r>
            <w:r w:rsidR="002178CA">
              <w:rPr>
                <w:noProof/>
                <w:webHidden/>
              </w:rPr>
              <w:instrText xml:space="preserve"> PAGEREF _Toc33510344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4AF9BCBF" w14:textId="058553B5" w:rsidR="002178CA" w:rsidRDefault="00E80A0C">
          <w:pPr>
            <w:pStyle w:val="TOC2"/>
            <w:tabs>
              <w:tab w:val="right" w:leader="dot" w:pos="9016"/>
            </w:tabs>
            <w:rPr>
              <w:rFonts w:eastAsiaTheme="minorEastAsia"/>
              <w:noProof/>
              <w:lang w:eastAsia="en-IE"/>
            </w:rPr>
          </w:pPr>
          <w:hyperlink w:anchor="_Toc33510346" w:history="1">
            <w:r w:rsidR="002178CA" w:rsidRPr="00741C30">
              <w:rPr>
                <w:rStyle w:val="Hyperlink"/>
                <w:noProof/>
              </w:rPr>
              <w:t>5.2. Software Evaluation</w:t>
            </w:r>
            <w:r w:rsidR="002178CA">
              <w:rPr>
                <w:noProof/>
                <w:webHidden/>
              </w:rPr>
              <w:tab/>
            </w:r>
            <w:r w:rsidR="002178CA">
              <w:rPr>
                <w:noProof/>
                <w:webHidden/>
              </w:rPr>
              <w:fldChar w:fldCharType="begin"/>
            </w:r>
            <w:r w:rsidR="002178CA">
              <w:rPr>
                <w:noProof/>
                <w:webHidden/>
              </w:rPr>
              <w:instrText xml:space="preserve"> PAGEREF _Toc33510346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69CACA2B" w14:textId="60ADA3B6" w:rsidR="002178CA" w:rsidRDefault="00E80A0C">
          <w:pPr>
            <w:pStyle w:val="TOC2"/>
            <w:tabs>
              <w:tab w:val="right" w:leader="dot" w:pos="9016"/>
            </w:tabs>
            <w:rPr>
              <w:rFonts w:eastAsiaTheme="minorEastAsia"/>
              <w:noProof/>
              <w:lang w:eastAsia="en-IE"/>
            </w:rPr>
          </w:pPr>
          <w:hyperlink w:anchor="_Toc33510347" w:history="1">
            <w:r w:rsidR="002178CA" w:rsidRPr="00741C30">
              <w:rPr>
                <w:rStyle w:val="Hyperlink"/>
                <w:noProof/>
              </w:rPr>
              <w:t>5.3. Specific Evaluation</w:t>
            </w:r>
            <w:r w:rsidR="002178CA">
              <w:rPr>
                <w:noProof/>
                <w:webHidden/>
              </w:rPr>
              <w:tab/>
            </w:r>
            <w:r w:rsidR="002178CA">
              <w:rPr>
                <w:noProof/>
                <w:webHidden/>
              </w:rPr>
              <w:fldChar w:fldCharType="begin"/>
            </w:r>
            <w:r w:rsidR="002178CA">
              <w:rPr>
                <w:noProof/>
                <w:webHidden/>
              </w:rPr>
              <w:instrText xml:space="preserve"> PAGEREF _Toc33510347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23BACB35" w14:textId="3264DF3C" w:rsidR="002178CA" w:rsidRDefault="00E80A0C">
          <w:pPr>
            <w:pStyle w:val="TOC2"/>
            <w:tabs>
              <w:tab w:val="right" w:leader="dot" w:pos="9016"/>
            </w:tabs>
            <w:rPr>
              <w:rFonts w:eastAsiaTheme="minorEastAsia"/>
              <w:noProof/>
              <w:lang w:eastAsia="en-IE"/>
            </w:rPr>
          </w:pPr>
          <w:hyperlink w:anchor="_Toc33510348" w:history="1">
            <w:r w:rsidR="002178CA" w:rsidRPr="00741C30">
              <w:rPr>
                <w:rStyle w:val="Hyperlink"/>
                <w:noProof/>
              </w:rPr>
              <w:t>5.4. Questionnaires and Interviews Evaluation</w:t>
            </w:r>
            <w:r w:rsidR="002178CA">
              <w:rPr>
                <w:noProof/>
                <w:webHidden/>
              </w:rPr>
              <w:tab/>
            </w:r>
            <w:r w:rsidR="002178CA">
              <w:rPr>
                <w:noProof/>
                <w:webHidden/>
              </w:rPr>
              <w:fldChar w:fldCharType="begin"/>
            </w:r>
            <w:r w:rsidR="002178CA">
              <w:rPr>
                <w:noProof/>
                <w:webHidden/>
              </w:rPr>
              <w:instrText xml:space="preserve"> PAGEREF _Toc33510348 \h </w:instrText>
            </w:r>
            <w:r w:rsidR="002178CA">
              <w:rPr>
                <w:noProof/>
                <w:webHidden/>
              </w:rPr>
            </w:r>
            <w:r w:rsidR="002178CA">
              <w:rPr>
                <w:noProof/>
                <w:webHidden/>
              </w:rPr>
              <w:fldChar w:fldCharType="separate"/>
            </w:r>
            <w:r w:rsidR="00F8506E">
              <w:rPr>
                <w:noProof/>
                <w:webHidden/>
              </w:rPr>
              <w:t>71</w:t>
            </w:r>
            <w:r w:rsidR="002178CA">
              <w:rPr>
                <w:noProof/>
                <w:webHidden/>
              </w:rPr>
              <w:fldChar w:fldCharType="end"/>
            </w:r>
          </w:hyperlink>
        </w:p>
        <w:p w14:paraId="50128632" w14:textId="14C76DE5" w:rsidR="002178CA" w:rsidRDefault="00E80A0C">
          <w:pPr>
            <w:pStyle w:val="TOC2"/>
            <w:tabs>
              <w:tab w:val="right" w:leader="dot" w:pos="9016"/>
            </w:tabs>
            <w:rPr>
              <w:rFonts w:eastAsiaTheme="minorEastAsia"/>
              <w:noProof/>
              <w:lang w:eastAsia="en-IE"/>
            </w:rPr>
          </w:pPr>
          <w:hyperlink w:anchor="_Toc33510349" w:history="1">
            <w:r w:rsidR="002178CA" w:rsidRPr="00741C30">
              <w:rPr>
                <w:rStyle w:val="Hyperlink"/>
                <w:noProof/>
              </w:rPr>
              <w:t>5.5. Conclusions</w:t>
            </w:r>
            <w:r w:rsidR="002178CA">
              <w:rPr>
                <w:noProof/>
                <w:webHidden/>
              </w:rPr>
              <w:tab/>
            </w:r>
            <w:r w:rsidR="002178CA">
              <w:rPr>
                <w:noProof/>
                <w:webHidden/>
              </w:rPr>
              <w:fldChar w:fldCharType="begin"/>
            </w:r>
            <w:r w:rsidR="002178CA">
              <w:rPr>
                <w:noProof/>
                <w:webHidden/>
              </w:rPr>
              <w:instrText xml:space="preserve"> PAGEREF _Toc33510349 \h </w:instrText>
            </w:r>
            <w:r w:rsidR="002178CA">
              <w:rPr>
                <w:noProof/>
                <w:webHidden/>
              </w:rPr>
            </w:r>
            <w:r w:rsidR="002178CA">
              <w:rPr>
                <w:noProof/>
                <w:webHidden/>
              </w:rPr>
              <w:fldChar w:fldCharType="separate"/>
            </w:r>
            <w:r w:rsidR="00F8506E">
              <w:rPr>
                <w:noProof/>
                <w:webHidden/>
              </w:rPr>
              <w:t>72</w:t>
            </w:r>
            <w:r w:rsidR="002178CA">
              <w:rPr>
                <w:noProof/>
                <w:webHidden/>
              </w:rPr>
              <w:fldChar w:fldCharType="end"/>
            </w:r>
          </w:hyperlink>
        </w:p>
        <w:p w14:paraId="71B3131D" w14:textId="5C47DA9B" w:rsidR="002178CA" w:rsidRDefault="00E80A0C">
          <w:pPr>
            <w:pStyle w:val="TOC1"/>
            <w:tabs>
              <w:tab w:val="right" w:leader="dot" w:pos="9016"/>
            </w:tabs>
            <w:rPr>
              <w:rFonts w:eastAsiaTheme="minorEastAsia"/>
              <w:noProof/>
              <w:lang w:eastAsia="en-IE"/>
            </w:rPr>
          </w:pPr>
          <w:hyperlink w:anchor="_Toc33510350" w:history="1">
            <w:r w:rsidR="002178CA" w:rsidRPr="00741C30">
              <w:rPr>
                <w:rStyle w:val="Hyperlink"/>
                <w:noProof/>
              </w:rPr>
              <w:t>6. Project Plan</w:t>
            </w:r>
            <w:r w:rsidR="002178CA">
              <w:rPr>
                <w:noProof/>
                <w:webHidden/>
              </w:rPr>
              <w:tab/>
            </w:r>
            <w:r w:rsidR="002178CA">
              <w:rPr>
                <w:noProof/>
                <w:webHidden/>
              </w:rPr>
              <w:fldChar w:fldCharType="begin"/>
            </w:r>
            <w:r w:rsidR="002178CA">
              <w:rPr>
                <w:noProof/>
                <w:webHidden/>
              </w:rPr>
              <w:instrText xml:space="preserve"> PAGEREF _Toc33510350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7DF12F66" w14:textId="66BCE303" w:rsidR="002178CA" w:rsidRDefault="00E80A0C">
          <w:pPr>
            <w:pStyle w:val="TOC2"/>
            <w:tabs>
              <w:tab w:val="right" w:leader="dot" w:pos="9016"/>
            </w:tabs>
            <w:rPr>
              <w:rFonts w:eastAsiaTheme="minorEastAsia"/>
              <w:noProof/>
              <w:lang w:eastAsia="en-IE"/>
            </w:rPr>
          </w:pPr>
          <w:hyperlink w:anchor="_Toc33510351" w:history="1">
            <w:r w:rsidR="002178CA" w:rsidRPr="00741C30">
              <w:rPr>
                <w:rStyle w:val="Hyperlink"/>
                <w:noProof/>
              </w:rPr>
              <w:t>6.1. Introduction</w:t>
            </w:r>
            <w:r w:rsidR="002178CA">
              <w:rPr>
                <w:noProof/>
                <w:webHidden/>
              </w:rPr>
              <w:tab/>
            </w:r>
            <w:r w:rsidR="002178CA">
              <w:rPr>
                <w:noProof/>
                <w:webHidden/>
              </w:rPr>
              <w:fldChar w:fldCharType="begin"/>
            </w:r>
            <w:r w:rsidR="002178CA">
              <w:rPr>
                <w:noProof/>
                <w:webHidden/>
              </w:rPr>
              <w:instrText xml:space="preserve"> PAGEREF _Toc33510351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8B4639A" w14:textId="70663958" w:rsidR="002178CA" w:rsidRDefault="00E80A0C">
          <w:pPr>
            <w:pStyle w:val="TOC2"/>
            <w:tabs>
              <w:tab w:val="right" w:leader="dot" w:pos="9016"/>
            </w:tabs>
            <w:rPr>
              <w:rFonts w:eastAsiaTheme="minorEastAsia"/>
              <w:noProof/>
              <w:lang w:eastAsia="en-IE"/>
            </w:rPr>
          </w:pPr>
          <w:hyperlink w:anchor="_Toc33510352" w:history="1">
            <w:r w:rsidR="002178CA" w:rsidRPr="00741C30">
              <w:rPr>
                <w:rStyle w:val="Hyperlink"/>
                <w:noProof/>
              </w:rPr>
              <w:t>6.2. Project Plan</w:t>
            </w:r>
            <w:r w:rsidR="002178CA">
              <w:rPr>
                <w:noProof/>
                <w:webHidden/>
              </w:rPr>
              <w:tab/>
            </w:r>
            <w:r w:rsidR="002178CA">
              <w:rPr>
                <w:noProof/>
                <w:webHidden/>
              </w:rPr>
              <w:fldChar w:fldCharType="begin"/>
            </w:r>
            <w:r w:rsidR="002178CA">
              <w:rPr>
                <w:noProof/>
                <w:webHidden/>
              </w:rPr>
              <w:instrText xml:space="preserve"> PAGEREF _Toc33510352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B5DD50D" w14:textId="065C44F7" w:rsidR="002178CA" w:rsidRDefault="00E80A0C">
          <w:pPr>
            <w:pStyle w:val="TOC2"/>
            <w:tabs>
              <w:tab w:val="right" w:leader="dot" w:pos="9016"/>
            </w:tabs>
            <w:rPr>
              <w:rFonts w:eastAsiaTheme="minorEastAsia"/>
              <w:noProof/>
              <w:lang w:eastAsia="en-IE"/>
            </w:rPr>
          </w:pPr>
          <w:hyperlink w:anchor="_Toc33510353" w:history="1">
            <w:r w:rsidR="002178CA" w:rsidRPr="00741C30">
              <w:rPr>
                <w:rStyle w:val="Hyperlink"/>
                <w:noProof/>
              </w:rPr>
              <w:t>6.3. Future Work</w:t>
            </w:r>
            <w:r w:rsidR="002178CA">
              <w:rPr>
                <w:noProof/>
                <w:webHidden/>
              </w:rPr>
              <w:tab/>
            </w:r>
            <w:r w:rsidR="002178CA">
              <w:rPr>
                <w:noProof/>
                <w:webHidden/>
              </w:rPr>
              <w:fldChar w:fldCharType="begin"/>
            </w:r>
            <w:r w:rsidR="002178CA">
              <w:rPr>
                <w:noProof/>
                <w:webHidden/>
              </w:rPr>
              <w:instrText xml:space="preserve"> PAGEREF _Toc33510353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49C31FD9" w14:textId="68D4FD72" w:rsidR="002178CA" w:rsidRDefault="00E80A0C">
          <w:pPr>
            <w:pStyle w:val="TOC1"/>
            <w:tabs>
              <w:tab w:val="right" w:leader="dot" w:pos="9016"/>
            </w:tabs>
            <w:rPr>
              <w:rFonts w:eastAsiaTheme="minorEastAsia"/>
              <w:noProof/>
              <w:lang w:eastAsia="en-IE"/>
            </w:rPr>
          </w:pPr>
          <w:hyperlink w:anchor="_Toc33510354" w:history="1">
            <w:r w:rsidR="002178CA" w:rsidRPr="00741C30">
              <w:rPr>
                <w:rStyle w:val="Hyperlink"/>
                <w:noProof/>
              </w:rPr>
              <w:t>7. Conclusion</w:t>
            </w:r>
            <w:r w:rsidR="002178CA">
              <w:rPr>
                <w:noProof/>
                <w:webHidden/>
              </w:rPr>
              <w:tab/>
            </w:r>
            <w:r w:rsidR="002178CA">
              <w:rPr>
                <w:noProof/>
                <w:webHidden/>
              </w:rPr>
              <w:fldChar w:fldCharType="begin"/>
            </w:r>
            <w:r w:rsidR="002178CA">
              <w:rPr>
                <w:noProof/>
                <w:webHidden/>
              </w:rPr>
              <w:instrText xml:space="preserve"> PAGEREF _Toc33510354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5DA9B6A6" w14:textId="0E533EB9" w:rsidR="002178CA" w:rsidRDefault="00E80A0C">
          <w:pPr>
            <w:pStyle w:val="TOC1"/>
            <w:tabs>
              <w:tab w:val="right" w:leader="dot" w:pos="9016"/>
            </w:tabs>
            <w:rPr>
              <w:rFonts w:eastAsiaTheme="minorEastAsia"/>
              <w:noProof/>
              <w:lang w:eastAsia="en-IE"/>
            </w:rPr>
          </w:pPr>
          <w:hyperlink w:anchor="_Toc33510355" w:history="1">
            <w:r w:rsidR="002178CA" w:rsidRPr="00741C30">
              <w:rPr>
                <w:rStyle w:val="Hyperlink"/>
                <w:noProof/>
              </w:rPr>
              <w:t>Bibliography</w:t>
            </w:r>
            <w:r w:rsidR="002178CA">
              <w:rPr>
                <w:noProof/>
                <w:webHidden/>
              </w:rPr>
              <w:tab/>
            </w:r>
            <w:r w:rsidR="002178CA">
              <w:rPr>
                <w:noProof/>
                <w:webHidden/>
              </w:rPr>
              <w:fldChar w:fldCharType="begin"/>
            </w:r>
            <w:r w:rsidR="002178CA">
              <w:rPr>
                <w:noProof/>
                <w:webHidden/>
              </w:rPr>
              <w:instrText xml:space="preserve"> PAGEREF _Toc33510355 \h </w:instrText>
            </w:r>
            <w:r w:rsidR="002178CA">
              <w:rPr>
                <w:noProof/>
                <w:webHidden/>
              </w:rPr>
            </w:r>
            <w:r w:rsidR="002178CA">
              <w:rPr>
                <w:noProof/>
                <w:webHidden/>
              </w:rPr>
              <w:fldChar w:fldCharType="separate"/>
            </w:r>
            <w:r w:rsidR="00F8506E">
              <w:rPr>
                <w:noProof/>
                <w:webHidden/>
              </w:rPr>
              <w:t>74</w:t>
            </w:r>
            <w:r w:rsidR="002178CA">
              <w:rPr>
                <w:noProof/>
                <w:webHidden/>
              </w:rPr>
              <w:fldChar w:fldCharType="end"/>
            </w:r>
          </w:hyperlink>
        </w:p>
        <w:p w14:paraId="3DBF8BFD" w14:textId="1C69E307"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6A896736"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F8506E">
          <w:rPr>
            <w:noProof/>
            <w:webHidden/>
          </w:rPr>
          <w:t>10</w:t>
        </w:r>
        <w:r w:rsidR="00FC53BD">
          <w:rPr>
            <w:noProof/>
            <w:webHidden/>
          </w:rPr>
          <w:fldChar w:fldCharType="end"/>
        </w:r>
      </w:hyperlink>
    </w:p>
    <w:p w14:paraId="35A9CA0C" w14:textId="7DF12646" w:rsidR="00FC53BD" w:rsidRDefault="00E80A0C" w:rsidP="00FC53BD">
      <w:pPr>
        <w:pStyle w:val="TableofFigures"/>
        <w:tabs>
          <w:tab w:val="right" w:leader="dot" w:pos="9016"/>
        </w:tabs>
        <w:spacing w:line="360" w:lineRule="auto"/>
        <w:rPr>
          <w:rFonts w:eastAsiaTheme="minorEastAsia"/>
          <w:noProof/>
          <w:lang w:eastAsia="en-IE"/>
        </w:rPr>
      </w:pPr>
      <w:hyperlink w:anchor="_Toc34493026" w:history="1">
        <w:r w:rsidR="00FC53BD" w:rsidRPr="007A7396">
          <w:rPr>
            <w:rStyle w:val="Hyperlink"/>
            <w:noProof/>
          </w:rPr>
          <w:t>Figure 2: Example of instance segmentation (23)</w:t>
        </w:r>
        <w:r w:rsidR="00FC53BD">
          <w:rPr>
            <w:noProof/>
            <w:webHidden/>
          </w:rPr>
          <w:tab/>
        </w:r>
        <w:r w:rsidR="00FC53BD">
          <w:rPr>
            <w:noProof/>
            <w:webHidden/>
          </w:rPr>
          <w:fldChar w:fldCharType="begin"/>
        </w:r>
        <w:r w:rsidR="00FC53BD">
          <w:rPr>
            <w:noProof/>
            <w:webHidden/>
          </w:rPr>
          <w:instrText xml:space="preserve"> PAGEREF _Toc34493026 \h </w:instrText>
        </w:r>
        <w:r w:rsidR="00FC53BD">
          <w:rPr>
            <w:noProof/>
            <w:webHidden/>
          </w:rPr>
        </w:r>
        <w:r w:rsidR="00FC53BD">
          <w:rPr>
            <w:noProof/>
            <w:webHidden/>
          </w:rPr>
          <w:fldChar w:fldCharType="separate"/>
        </w:r>
        <w:r w:rsidR="00F8506E">
          <w:rPr>
            <w:noProof/>
            <w:webHidden/>
          </w:rPr>
          <w:t>17</w:t>
        </w:r>
        <w:r w:rsidR="00FC53BD">
          <w:rPr>
            <w:noProof/>
            <w:webHidden/>
          </w:rPr>
          <w:fldChar w:fldCharType="end"/>
        </w:r>
      </w:hyperlink>
    </w:p>
    <w:p w14:paraId="4DB91144" w14:textId="7716486D" w:rsidR="00FC53BD" w:rsidRDefault="00E80A0C" w:rsidP="00FC53BD">
      <w:pPr>
        <w:pStyle w:val="TableofFigures"/>
        <w:tabs>
          <w:tab w:val="right" w:leader="dot" w:pos="9016"/>
        </w:tabs>
        <w:spacing w:line="360" w:lineRule="auto"/>
        <w:rPr>
          <w:rFonts w:eastAsiaTheme="minorEastAsia"/>
          <w:noProof/>
          <w:lang w:eastAsia="en-IE"/>
        </w:rPr>
      </w:pPr>
      <w:hyperlink w:anchor="_Toc34493027" w:history="1">
        <w:r w:rsidR="00FC53BD" w:rsidRPr="007A7396">
          <w:rPr>
            <w:rStyle w:val="Hyperlink"/>
            <w:noProof/>
          </w:rPr>
          <w:t>Figure 3: Example of object detection (34)</w:t>
        </w:r>
        <w:r w:rsidR="00FC53BD">
          <w:rPr>
            <w:noProof/>
            <w:webHidden/>
          </w:rPr>
          <w:tab/>
        </w:r>
        <w:r w:rsidR="00FC53BD">
          <w:rPr>
            <w:noProof/>
            <w:webHidden/>
          </w:rPr>
          <w:fldChar w:fldCharType="begin"/>
        </w:r>
        <w:r w:rsidR="00FC53BD">
          <w:rPr>
            <w:noProof/>
            <w:webHidden/>
          </w:rPr>
          <w:instrText xml:space="preserve"> PAGEREF _Toc34493027 \h </w:instrText>
        </w:r>
        <w:r w:rsidR="00FC53BD">
          <w:rPr>
            <w:noProof/>
            <w:webHidden/>
          </w:rPr>
        </w:r>
        <w:r w:rsidR="00FC53BD">
          <w:rPr>
            <w:noProof/>
            <w:webHidden/>
          </w:rPr>
          <w:fldChar w:fldCharType="separate"/>
        </w:r>
        <w:r w:rsidR="00F8506E">
          <w:rPr>
            <w:noProof/>
            <w:webHidden/>
          </w:rPr>
          <w:t>18</w:t>
        </w:r>
        <w:r w:rsidR="00FC53BD">
          <w:rPr>
            <w:noProof/>
            <w:webHidden/>
          </w:rPr>
          <w:fldChar w:fldCharType="end"/>
        </w:r>
      </w:hyperlink>
    </w:p>
    <w:p w14:paraId="4FD82E8D" w14:textId="457F642A" w:rsidR="00FC53BD" w:rsidRDefault="00E80A0C" w:rsidP="00FC53BD">
      <w:pPr>
        <w:pStyle w:val="TableofFigures"/>
        <w:tabs>
          <w:tab w:val="right" w:leader="dot" w:pos="9016"/>
        </w:tabs>
        <w:spacing w:line="360" w:lineRule="auto"/>
        <w:rPr>
          <w:rFonts w:eastAsiaTheme="minorEastAsia"/>
          <w:noProof/>
          <w:lang w:eastAsia="en-IE"/>
        </w:rPr>
      </w:pPr>
      <w:hyperlink w:anchor="_Toc34493028" w:history="1">
        <w:r w:rsidR="00FC53BD" w:rsidRPr="007A7396">
          <w:rPr>
            <w:rStyle w:val="Hyperlink"/>
            <w:noProof/>
          </w:rPr>
          <w:t>Figure 4: Convolutional Neural Network (CNN) layers (24)</w:t>
        </w:r>
        <w:r w:rsidR="00FC53BD">
          <w:rPr>
            <w:noProof/>
            <w:webHidden/>
          </w:rPr>
          <w:tab/>
        </w:r>
        <w:r w:rsidR="00FC53BD">
          <w:rPr>
            <w:noProof/>
            <w:webHidden/>
          </w:rPr>
          <w:fldChar w:fldCharType="begin"/>
        </w:r>
        <w:r w:rsidR="00FC53BD">
          <w:rPr>
            <w:noProof/>
            <w:webHidden/>
          </w:rPr>
          <w:instrText xml:space="preserve"> PAGEREF _Toc34493028 \h </w:instrText>
        </w:r>
        <w:r w:rsidR="00FC53BD">
          <w:rPr>
            <w:noProof/>
            <w:webHidden/>
          </w:rPr>
        </w:r>
        <w:r w:rsidR="00FC53BD">
          <w:rPr>
            <w:noProof/>
            <w:webHidden/>
          </w:rPr>
          <w:fldChar w:fldCharType="separate"/>
        </w:r>
        <w:r w:rsidR="00F8506E">
          <w:rPr>
            <w:noProof/>
            <w:webHidden/>
          </w:rPr>
          <w:t>20</w:t>
        </w:r>
        <w:r w:rsidR="00FC53BD">
          <w:rPr>
            <w:noProof/>
            <w:webHidden/>
          </w:rPr>
          <w:fldChar w:fldCharType="end"/>
        </w:r>
      </w:hyperlink>
    </w:p>
    <w:p w14:paraId="337EB0B0" w14:textId="4DA103D3" w:rsidR="00FC53BD" w:rsidRDefault="00E80A0C" w:rsidP="00FC53BD">
      <w:pPr>
        <w:pStyle w:val="TableofFigures"/>
        <w:tabs>
          <w:tab w:val="right" w:leader="dot" w:pos="9016"/>
        </w:tabs>
        <w:spacing w:line="360" w:lineRule="auto"/>
        <w:rPr>
          <w:rFonts w:eastAsiaTheme="minorEastAsia"/>
          <w:noProof/>
          <w:lang w:eastAsia="en-IE"/>
        </w:rPr>
      </w:pPr>
      <w:hyperlink w:anchor="_Toc34493029" w:history="1">
        <w:r w:rsidR="00FC53BD" w:rsidRPr="007A7396">
          <w:rPr>
            <w:rStyle w:val="Hyperlink"/>
            <w:noProof/>
          </w:rPr>
          <w:t>Figure 5: Diagram showing MobileNetv2 layers (39)</w:t>
        </w:r>
        <w:r w:rsidR="00FC53BD">
          <w:rPr>
            <w:noProof/>
            <w:webHidden/>
          </w:rPr>
          <w:tab/>
        </w:r>
        <w:r w:rsidR="00FC53BD">
          <w:rPr>
            <w:noProof/>
            <w:webHidden/>
          </w:rPr>
          <w:fldChar w:fldCharType="begin"/>
        </w:r>
        <w:r w:rsidR="00FC53BD">
          <w:rPr>
            <w:noProof/>
            <w:webHidden/>
          </w:rPr>
          <w:instrText xml:space="preserve"> PAGEREF _Toc34493029 \h </w:instrText>
        </w:r>
        <w:r w:rsidR="00FC53BD">
          <w:rPr>
            <w:noProof/>
            <w:webHidden/>
          </w:rPr>
        </w:r>
        <w:r w:rsidR="00FC53BD">
          <w:rPr>
            <w:noProof/>
            <w:webHidden/>
          </w:rPr>
          <w:fldChar w:fldCharType="separate"/>
        </w:r>
        <w:r w:rsidR="00F8506E">
          <w:rPr>
            <w:noProof/>
            <w:webHidden/>
          </w:rPr>
          <w:t>24</w:t>
        </w:r>
        <w:r w:rsidR="00FC53BD">
          <w:rPr>
            <w:noProof/>
            <w:webHidden/>
          </w:rPr>
          <w:fldChar w:fldCharType="end"/>
        </w:r>
      </w:hyperlink>
    </w:p>
    <w:p w14:paraId="1E4D2522" w14:textId="4D7A3252" w:rsidR="00FC53BD" w:rsidRDefault="00E80A0C" w:rsidP="00FC53BD">
      <w:pPr>
        <w:pStyle w:val="TableofFigures"/>
        <w:tabs>
          <w:tab w:val="right" w:leader="dot" w:pos="9016"/>
        </w:tabs>
        <w:spacing w:line="360" w:lineRule="auto"/>
        <w:rPr>
          <w:rFonts w:eastAsiaTheme="minorEastAsia"/>
          <w:noProof/>
          <w:lang w:eastAsia="en-IE"/>
        </w:rPr>
      </w:pPr>
      <w:hyperlink w:anchor="_Toc34493030" w:history="1">
        <w:r w:rsidR="00FC53BD" w:rsidRPr="007A7396">
          <w:rPr>
            <w:rStyle w:val="Hyperlink"/>
            <w:noProof/>
          </w:rPr>
          <w:t>Figure 6: A Raspberry Pi 3 Model B</w:t>
        </w:r>
        <w:r w:rsidR="00FC53BD">
          <w:rPr>
            <w:noProof/>
            <w:webHidden/>
          </w:rPr>
          <w:tab/>
        </w:r>
        <w:r w:rsidR="00FC53BD">
          <w:rPr>
            <w:noProof/>
            <w:webHidden/>
          </w:rPr>
          <w:fldChar w:fldCharType="begin"/>
        </w:r>
        <w:r w:rsidR="00FC53BD">
          <w:rPr>
            <w:noProof/>
            <w:webHidden/>
          </w:rPr>
          <w:instrText xml:space="preserve"> PAGEREF _Toc34493030 \h </w:instrText>
        </w:r>
        <w:r w:rsidR="00FC53BD">
          <w:rPr>
            <w:noProof/>
            <w:webHidden/>
          </w:rPr>
        </w:r>
        <w:r w:rsidR="00FC53BD">
          <w:rPr>
            <w:noProof/>
            <w:webHidden/>
          </w:rPr>
          <w:fldChar w:fldCharType="separate"/>
        </w:r>
        <w:r w:rsidR="00F8506E">
          <w:rPr>
            <w:noProof/>
            <w:webHidden/>
          </w:rPr>
          <w:t>25</w:t>
        </w:r>
        <w:r w:rsidR="00FC53BD">
          <w:rPr>
            <w:noProof/>
            <w:webHidden/>
          </w:rPr>
          <w:fldChar w:fldCharType="end"/>
        </w:r>
      </w:hyperlink>
    </w:p>
    <w:p w14:paraId="109650FC" w14:textId="20320BD2" w:rsidR="00FC53BD" w:rsidRDefault="00E80A0C" w:rsidP="00FC53BD">
      <w:pPr>
        <w:pStyle w:val="TableofFigures"/>
        <w:tabs>
          <w:tab w:val="right" w:leader="dot" w:pos="9016"/>
        </w:tabs>
        <w:spacing w:line="360" w:lineRule="auto"/>
        <w:rPr>
          <w:rFonts w:eastAsiaTheme="minorEastAsia"/>
          <w:noProof/>
          <w:lang w:eastAsia="en-IE"/>
        </w:rPr>
      </w:pPr>
      <w:hyperlink w:anchor="_Toc34493031" w:history="1">
        <w:r w:rsidR="00FC53BD" w:rsidRPr="007A7396">
          <w:rPr>
            <w:rStyle w:val="Hyperlink"/>
            <w:noProof/>
          </w:rPr>
          <w:t>Figure 7: The Camera Module V2</w:t>
        </w:r>
        <w:r w:rsidR="00FC53BD">
          <w:rPr>
            <w:noProof/>
            <w:webHidden/>
          </w:rPr>
          <w:tab/>
        </w:r>
        <w:r w:rsidR="00FC53BD">
          <w:rPr>
            <w:noProof/>
            <w:webHidden/>
          </w:rPr>
          <w:fldChar w:fldCharType="begin"/>
        </w:r>
        <w:r w:rsidR="00FC53BD">
          <w:rPr>
            <w:noProof/>
            <w:webHidden/>
          </w:rPr>
          <w:instrText xml:space="preserve"> PAGEREF _Toc34493031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71AD9FE5" w14:textId="79C22060" w:rsidR="00FC53BD" w:rsidRDefault="00E80A0C" w:rsidP="00FC53BD">
      <w:pPr>
        <w:pStyle w:val="TableofFigures"/>
        <w:tabs>
          <w:tab w:val="right" w:leader="dot" w:pos="9016"/>
        </w:tabs>
        <w:spacing w:line="360" w:lineRule="auto"/>
        <w:rPr>
          <w:rFonts w:eastAsiaTheme="minorEastAsia"/>
          <w:noProof/>
          <w:lang w:eastAsia="en-IE"/>
        </w:rPr>
      </w:pPr>
      <w:hyperlink w:anchor="_Toc34493032" w:history="1">
        <w:r w:rsidR="00FC53BD" w:rsidRPr="007A7396">
          <w:rPr>
            <w:rStyle w:val="Hyperlink"/>
            <w:noProof/>
          </w:rPr>
          <w:t>Figure 8: HC-SR04 Sensor</w:t>
        </w:r>
        <w:r w:rsidR="00FC53BD">
          <w:rPr>
            <w:noProof/>
            <w:webHidden/>
          </w:rPr>
          <w:tab/>
        </w:r>
        <w:r w:rsidR="00FC53BD">
          <w:rPr>
            <w:noProof/>
            <w:webHidden/>
          </w:rPr>
          <w:fldChar w:fldCharType="begin"/>
        </w:r>
        <w:r w:rsidR="00FC53BD">
          <w:rPr>
            <w:noProof/>
            <w:webHidden/>
          </w:rPr>
          <w:instrText xml:space="preserve"> PAGEREF _Toc34493032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2CDC17EB" w14:textId="5B653070" w:rsidR="00FC53BD" w:rsidRDefault="00E80A0C" w:rsidP="00FC53BD">
      <w:pPr>
        <w:pStyle w:val="TableofFigures"/>
        <w:tabs>
          <w:tab w:val="right" w:leader="dot" w:pos="9016"/>
        </w:tabs>
        <w:spacing w:line="360" w:lineRule="auto"/>
        <w:rPr>
          <w:rFonts w:eastAsiaTheme="minorEastAsia"/>
          <w:noProof/>
          <w:lang w:eastAsia="en-IE"/>
        </w:rPr>
      </w:pPr>
      <w:hyperlink w:anchor="_Toc34493033" w:history="1">
        <w:r w:rsidR="00FC53BD" w:rsidRPr="007A7396">
          <w:rPr>
            <w:rStyle w:val="Hyperlink"/>
            <w:noProof/>
          </w:rPr>
          <w:t>Figure 9: MiniGuide</w:t>
        </w:r>
        <w:r w:rsidR="00FC53BD">
          <w:rPr>
            <w:noProof/>
            <w:webHidden/>
          </w:rPr>
          <w:tab/>
        </w:r>
        <w:r w:rsidR="00FC53BD">
          <w:rPr>
            <w:noProof/>
            <w:webHidden/>
          </w:rPr>
          <w:fldChar w:fldCharType="begin"/>
        </w:r>
        <w:r w:rsidR="00FC53BD">
          <w:rPr>
            <w:noProof/>
            <w:webHidden/>
          </w:rPr>
          <w:instrText xml:space="preserve"> PAGEREF _Toc34493033 \h </w:instrText>
        </w:r>
        <w:r w:rsidR="00FC53BD">
          <w:rPr>
            <w:noProof/>
            <w:webHidden/>
          </w:rPr>
        </w:r>
        <w:r w:rsidR="00FC53BD">
          <w:rPr>
            <w:noProof/>
            <w:webHidden/>
          </w:rPr>
          <w:fldChar w:fldCharType="separate"/>
        </w:r>
        <w:r w:rsidR="00F8506E">
          <w:rPr>
            <w:noProof/>
            <w:webHidden/>
          </w:rPr>
          <w:t>30</w:t>
        </w:r>
        <w:r w:rsidR="00FC53BD">
          <w:rPr>
            <w:noProof/>
            <w:webHidden/>
          </w:rPr>
          <w:fldChar w:fldCharType="end"/>
        </w:r>
      </w:hyperlink>
    </w:p>
    <w:p w14:paraId="128E5270" w14:textId="75F527DA" w:rsidR="00FC53BD" w:rsidRDefault="00E80A0C" w:rsidP="00FC53BD">
      <w:pPr>
        <w:pStyle w:val="TableofFigures"/>
        <w:tabs>
          <w:tab w:val="right" w:leader="dot" w:pos="9016"/>
        </w:tabs>
        <w:spacing w:line="360" w:lineRule="auto"/>
        <w:rPr>
          <w:rFonts w:eastAsiaTheme="minorEastAsia"/>
          <w:noProof/>
          <w:lang w:eastAsia="en-IE"/>
        </w:rPr>
      </w:pPr>
      <w:hyperlink w:anchor="_Toc34493034" w:history="1">
        <w:r w:rsidR="00FC53BD" w:rsidRPr="007A7396">
          <w:rPr>
            <w:rStyle w:val="Hyperlink"/>
            <w:noProof/>
          </w:rPr>
          <w:t>Figure 10: The Ray Electronic Mobility Guide</w:t>
        </w:r>
        <w:r w:rsidR="00FC53BD">
          <w:rPr>
            <w:noProof/>
            <w:webHidden/>
          </w:rPr>
          <w:tab/>
        </w:r>
        <w:r w:rsidR="00FC53BD">
          <w:rPr>
            <w:noProof/>
            <w:webHidden/>
          </w:rPr>
          <w:fldChar w:fldCharType="begin"/>
        </w:r>
        <w:r w:rsidR="00FC53BD">
          <w:rPr>
            <w:noProof/>
            <w:webHidden/>
          </w:rPr>
          <w:instrText xml:space="preserve"> PAGEREF _Toc34493034 \h </w:instrText>
        </w:r>
        <w:r w:rsidR="00FC53BD">
          <w:rPr>
            <w:noProof/>
            <w:webHidden/>
          </w:rPr>
        </w:r>
        <w:r w:rsidR="00FC53BD">
          <w:rPr>
            <w:noProof/>
            <w:webHidden/>
          </w:rPr>
          <w:fldChar w:fldCharType="separate"/>
        </w:r>
        <w:r w:rsidR="00F8506E">
          <w:rPr>
            <w:noProof/>
            <w:webHidden/>
          </w:rPr>
          <w:t>31</w:t>
        </w:r>
        <w:r w:rsidR="00FC53BD">
          <w:rPr>
            <w:noProof/>
            <w:webHidden/>
          </w:rPr>
          <w:fldChar w:fldCharType="end"/>
        </w:r>
      </w:hyperlink>
    </w:p>
    <w:p w14:paraId="78FD51C6" w14:textId="1003A77D" w:rsidR="00FC53BD" w:rsidRDefault="00E80A0C" w:rsidP="00FC53BD">
      <w:pPr>
        <w:pStyle w:val="TableofFigures"/>
        <w:tabs>
          <w:tab w:val="right" w:leader="dot" w:pos="9016"/>
        </w:tabs>
        <w:spacing w:line="360" w:lineRule="auto"/>
        <w:rPr>
          <w:rFonts w:eastAsiaTheme="minorEastAsia"/>
          <w:noProof/>
          <w:lang w:eastAsia="en-IE"/>
        </w:rPr>
      </w:pPr>
      <w:hyperlink w:anchor="_Toc34493035" w:history="1">
        <w:r w:rsidR="00FC53BD" w:rsidRPr="007A7396">
          <w:rPr>
            <w:rStyle w:val="Hyperlink"/>
            <w:noProof/>
          </w:rPr>
          <w:t>Figure 11: The Agile Methodology (28)</w:t>
        </w:r>
        <w:r w:rsidR="00FC53BD">
          <w:rPr>
            <w:noProof/>
            <w:webHidden/>
          </w:rPr>
          <w:tab/>
        </w:r>
        <w:r w:rsidR="00FC53BD">
          <w:rPr>
            <w:noProof/>
            <w:webHidden/>
          </w:rPr>
          <w:fldChar w:fldCharType="begin"/>
        </w:r>
        <w:r w:rsidR="00FC53BD">
          <w:rPr>
            <w:noProof/>
            <w:webHidden/>
          </w:rPr>
          <w:instrText xml:space="preserve"> PAGEREF _Toc34493035 \h </w:instrText>
        </w:r>
        <w:r w:rsidR="00FC53BD">
          <w:rPr>
            <w:noProof/>
            <w:webHidden/>
          </w:rPr>
        </w:r>
        <w:r w:rsidR="00FC53BD">
          <w:rPr>
            <w:noProof/>
            <w:webHidden/>
          </w:rPr>
          <w:fldChar w:fldCharType="separate"/>
        </w:r>
        <w:r w:rsidR="00F8506E">
          <w:rPr>
            <w:noProof/>
            <w:webHidden/>
          </w:rPr>
          <w:t>37</w:t>
        </w:r>
        <w:r w:rsidR="00FC53BD">
          <w:rPr>
            <w:noProof/>
            <w:webHidden/>
          </w:rPr>
          <w:fldChar w:fldCharType="end"/>
        </w:r>
      </w:hyperlink>
    </w:p>
    <w:p w14:paraId="293716E3" w14:textId="5A466000" w:rsidR="00FC53BD" w:rsidRDefault="00E80A0C" w:rsidP="00FC53BD">
      <w:pPr>
        <w:pStyle w:val="TableofFigures"/>
        <w:tabs>
          <w:tab w:val="right" w:leader="dot" w:pos="9016"/>
        </w:tabs>
        <w:spacing w:line="360" w:lineRule="auto"/>
        <w:rPr>
          <w:rFonts w:eastAsiaTheme="minorEastAsia"/>
          <w:noProof/>
          <w:lang w:eastAsia="en-IE"/>
        </w:rPr>
      </w:pPr>
      <w:hyperlink w:anchor="_Toc34493036" w:history="1">
        <w:r w:rsidR="00FC53BD" w:rsidRPr="007A7396">
          <w:rPr>
            <w:rStyle w:val="Hyperlink"/>
            <w:noProof/>
          </w:rPr>
          <w:t>Figure 12: The Waterfall Methodology (29)</w:t>
        </w:r>
        <w:r w:rsidR="00FC53BD">
          <w:rPr>
            <w:noProof/>
            <w:webHidden/>
          </w:rPr>
          <w:tab/>
        </w:r>
        <w:r w:rsidR="00FC53BD">
          <w:rPr>
            <w:noProof/>
            <w:webHidden/>
          </w:rPr>
          <w:fldChar w:fldCharType="begin"/>
        </w:r>
        <w:r w:rsidR="00FC53BD">
          <w:rPr>
            <w:noProof/>
            <w:webHidden/>
          </w:rPr>
          <w:instrText xml:space="preserve"> PAGEREF _Toc34493036 \h </w:instrText>
        </w:r>
        <w:r w:rsidR="00FC53BD">
          <w:rPr>
            <w:noProof/>
            <w:webHidden/>
          </w:rPr>
        </w:r>
        <w:r w:rsidR="00FC53BD">
          <w:rPr>
            <w:noProof/>
            <w:webHidden/>
          </w:rPr>
          <w:fldChar w:fldCharType="separate"/>
        </w:r>
        <w:r w:rsidR="00F8506E">
          <w:rPr>
            <w:noProof/>
            <w:webHidden/>
          </w:rPr>
          <w:t>38</w:t>
        </w:r>
        <w:r w:rsidR="00FC53BD">
          <w:rPr>
            <w:noProof/>
            <w:webHidden/>
          </w:rPr>
          <w:fldChar w:fldCharType="end"/>
        </w:r>
      </w:hyperlink>
    </w:p>
    <w:p w14:paraId="4175C2FA" w14:textId="3023C1F0" w:rsidR="00FC53BD" w:rsidRDefault="00E80A0C" w:rsidP="00FC53BD">
      <w:pPr>
        <w:pStyle w:val="TableofFigures"/>
        <w:tabs>
          <w:tab w:val="right" w:leader="dot" w:pos="9016"/>
        </w:tabs>
        <w:spacing w:line="360" w:lineRule="auto"/>
        <w:rPr>
          <w:rFonts w:eastAsiaTheme="minorEastAsia"/>
          <w:noProof/>
          <w:lang w:eastAsia="en-IE"/>
        </w:rPr>
      </w:pPr>
      <w:hyperlink w:anchor="_Toc34493037" w:history="1">
        <w:r w:rsidR="00FC53BD" w:rsidRPr="007A7396">
          <w:rPr>
            <w:rStyle w:val="Hyperlink"/>
            <w:noProof/>
          </w:rPr>
          <w:t>Figure 13: The Feature Driven Methodology (30)</w:t>
        </w:r>
        <w:r w:rsidR="00FC53BD">
          <w:rPr>
            <w:noProof/>
            <w:webHidden/>
          </w:rPr>
          <w:tab/>
        </w:r>
        <w:r w:rsidR="00FC53BD">
          <w:rPr>
            <w:noProof/>
            <w:webHidden/>
          </w:rPr>
          <w:fldChar w:fldCharType="begin"/>
        </w:r>
        <w:r w:rsidR="00FC53BD">
          <w:rPr>
            <w:noProof/>
            <w:webHidden/>
          </w:rPr>
          <w:instrText xml:space="preserve"> PAGEREF _Toc34493037 \h </w:instrText>
        </w:r>
        <w:r w:rsidR="00FC53BD">
          <w:rPr>
            <w:noProof/>
            <w:webHidden/>
          </w:rPr>
        </w:r>
        <w:r w:rsidR="00FC53BD">
          <w:rPr>
            <w:noProof/>
            <w:webHidden/>
          </w:rPr>
          <w:fldChar w:fldCharType="separate"/>
        </w:r>
        <w:r w:rsidR="00F8506E">
          <w:rPr>
            <w:noProof/>
            <w:webHidden/>
          </w:rPr>
          <w:t>39</w:t>
        </w:r>
        <w:r w:rsidR="00FC53BD">
          <w:rPr>
            <w:noProof/>
            <w:webHidden/>
          </w:rPr>
          <w:fldChar w:fldCharType="end"/>
        </w:r>
      </w:hyperlink>
    </w:p>
    <w:p w14:paraId="5DC5D9B8" w14:textId="17C28794" w:rsidR="00FC53BD" w:rsidRDefault="00E80A0C" w:rsidP="00FC53BD">
      <w:pPr>
        <w:pStyle w:val="TableofFigures"/>
        <w:tabs>
          <w:tab w:val="right" w:leader="dot" w:pos="9016"/>
        </w:tabs>
        <w:spacing w:line="360" w:lineRule="auto"/>
        <w:rPr>
          <w:rFonts w:eastAsiaTheme="minorEastAsia"/>
          <w:noProof/>
          <w:lang w:eastAsia="en-IE"/>
        </w:rPr>
      </w:pPr>
      <w:hyperlink w:anchor="_Toc34493038" w:history="1">
        <w:r w:rsidR="00FC53BD" w:rsidRPr="007A7396">
          <w:rPr>
            <w:rStyle w:val="Hyperlink"/>
            <w:noProof/>
          </w:rPr>
          <w:t>Figure 14: System Layers</w:t>
        </w:r>
        <w:r w:rsidR="00FC53BD">
          <w:rPr>
            <w:noProof/>
            <w:webHidden/>
          </w:rPr>
          <w:tab/>
        </w:r>
        <w:r w:rsidR="00FC53BD">
          <w:rPr>
            <w:noProof/>
            <w:webHidden/>
          </w:rPr>
          <w:fldChar w:fldCharType="begin"/>
        </w:r>
        <w:r w:rsidR="00FC53BD">
          <w:rPr>
            <w:noProof/>
            <w:webHidden/>
          </w:rPr>
          <w:instrText xml:space="preserve"> PAGEREF _Toc34493038 \h </w:instrText>
        </w:r>
        <w:r w:rsidR="00FC53BD">
          <w:rPr>
            <w:noProof/>
            <w:webHidden/>
          </w:rPr>
        </w:r>
        <w:r w:rsidR="00FC53BD">
          <w:rPr>
            <w:noProof/>
            <w:webHidden/>
          </w:rPr>
          <w:fldChar w:fldCharType="separate"/>
        </w:r>
        <w:r w:rsidR="00F8506E">
          <w:rPr>
            <w:noProof/>
            <w:webHidden/>
          </w:rPr>
          <w:t>42</w:t>
        </w:r>
        <w:r w:rsidR="00FC53BD">
          <w:rPr>
            <w:noProof/>
            <w:webHidden/>
          </w:rPr>
          <w:fldChar w:fldCharType="end"/>
        </w:r>
      </w:hyperlink>
    </w:p>
    <w:p w14:paraId="0A3E4D13" w14:textId="1BD7234F" w:rsidR="00FC53BD" w:rsidRDefault="00E80A0C" w:rsidP="00FC53BD">
      <w:pPr>
        <w:pStyle w:val="TableofFigures"/>
        <w:tabs>
          <w:tab w:val="right" w:leader="dot" w:pos="9016"/>
        </w:tabs>
        <w:spacing w:line="360" w:lineRule="auto"/>
        <w:rPr>
          <w:rFonts w:eastAsiaTheme="minorEastAsia"/>
          <w:noProof/>
          <w:lang w:eastAsia="en-IE"/>
        </w:rPr>
      </w:pPr>
      <w:hyperlink w:anchor="_Toc34493039" w:history="1">
        <w:r w:rsidR="00FC53BD" w:rsidRPr="007A7396">
          <w:rPr>
            <w:rStyle w:val="Hyperlink"/>
            <w:noProof/>
          </w:rPr>
          <w:t>Figure 15: Use Case Iteration 1</w:t>
        </w:r>
        <w:r w:rsidR="00FC53BD">
          <w:rPr>
            <w:noProof/>
            <w:webHidden/>
          </w:rPr>
          <w:tab/>
        </w:r>
        <w:r w:rsidR="00FC53BD">
          <w:rPr>
            <w:noProof/>
            <w:webHidden/>
          </w:rPr>
          <w:fldChar w:fldCharType="begin"/>
        </w:r>
        <w:r w:rsidR="00FC53BD">
          <w:rPr>
            <w:noProof/>
            <w:webHidden/>
          </w:rPr>
          <w:instrText xml:space="preserve"> PAGEREF _Toc34493039 \h </w:instrText>
        </w:r>
        <w:r w:rsidR="00FC53BD">
          <w:rPr>
            <w:noProof/>
            <w:webHidden/>
          </w:rPr>
        </w:r>
        <w:r w:rsidR="00FC53BD">
          <w:rPr>
            <w:noProof/>
            <w:webHidden/>
          </w:rPr>
          <w:fldChar w:fldCharType="separate"/>
        </w:r>
        <w:r w:rsidR="00F8506E">
          <w:rPr>
            <w:noProof/>
            <w:webHidden/>
          </w:rPr>
          <w:t>43</w:t>
        </w:r>
        <w:r w:rsidR="00FC53BD">
          <w:rPr>
            <w:noProof/>
            <w:webHidden/>
          </w:rPr>
          <w:fldChar w:fldCharType="end"/>
        </w:r>
      </w:hyperlink>
    </w:p>
    <w:p w14:paraId="131F9497" w14:textId="1FA077ED" w:rsidR="00FC53BD" w:rsidRDefault="00E80A0C" w:rsidP="00FC53BD">
      <w:pPr>
        <w:pStyle w:val="TableofFigures"/>
        <w:tabs>
          <w:tab w:val="right" w:leader="dot" w:pos="9016"/>
        </w:tabs>
        <w:spacing w:line="360" w:lineRule="auto"/>
        <w:rPr>
          <w:rFonts w:eastAsiaTheme="minorEastAsia"/>
          <w:noProof/>
          <w:lang w:eastAsia="en-IE"/>
        </w:rPr>
      </w:pPr>
      <w:hyperlink w:anchor="_Toc34493040" w:history="1">
        <w:r w:rsidR="00FC53BD" w:rsidRPr="007A7396">
          <w:rPr>
            <w:rStyle w:val="Hyperlink"/>
            <w:noProof/>
          </w:rPr>
          <w:t>Figure 16: Analysis Class Iteration 1</w:t>
        </w:r>
        <w:r w:rsidR="00FC53BD">
          <w:rPr>
            <w:noProof/>
            <w:webHidden/>
          </w:rPr>
          <w:tab/>
        </w:r>
        <w:r w:rsidR="00FC53BD">
          <w:rPr>
            <w:noProof/>
            <w:webHidden/>
          </w:rPr>
          <w:fldChar w:fldCharType="begin"/>
        </w:r>
        <w:r w:rsidR="00FC53BD">
          <w:rPr>
            <w:noProof/>
            <w:webHidden/>
          </w:rPr>
          <w:instrText xml:space="preserve"> PAGEREF _Toc34493040 \h </w:instrText>
        </w:r>
        <w:r w:rsidR="00FC53BD">
          <w:rPr>
            <w:noProof/>
            <w:webHidden/>
          </w:rPr>
        </w:r>
        <w:r w:rsidR="00FC53BD">
          <w:rPr>
            <w:noProof/>
            <w:webHidden/>
          </w:rPr>
          <w:fldChar w:fldCharType="separate"/>
        </w:r>
        <w:r w:rsidR="00F8506E">
          <w:rPr>
            <w:noProof/>
            <w:webHidden/>
          </w:rPr>
          <w:t>44</w:t>
        </w:r>
        <w:r w:rsidR="00FC53BD">
          <w:rPr>
            <w:noProof/>
            <w:webHidden/>
          </w:rPr>
          <w:fldChar w:fldCharType="end"/>
        </w:r>
      </w:hyperlink>
    </w:p>
    <w:p w14:paraId="3D9431A8" w14:textId="0D5D30C7" w:rsidR="00FC53BD" w:rsidRDefault="00E80A0C" w:rsidP="00FC53BD">
      <w:pPr>
        <w:pStyle w:val="TableofFigures"/>
        <w:tabs>
          <w:tab w:val="right" w:leader="dot" w:pos="9016"/>
        </w:tabs>
        <w:spacing w:line="360" w:lineRule="auto"/>
        <w:rPr>
          <w:rFonts w:eastAsiaTheme="minorEastAsia"/>
          <w:noProof/>
          <w:lang w:eastAsia="en-IE"/>
        </w:rPr>
      </w:pPr>
      <w:hyperlink w:anchor="_Toc34493041" w:history="1">
        <w:r w:rsidR="00FC53BD" w:rsidRPr="007A7396">
          <w:rPr>
            <w:rStyle w:val="Hyperlink"/>
            <w:noProof/>
          </w:rPr>
          <w:t>Figure 17: Sequence Diagram Iteration 1</w:t>
        </w:r>
        <w:r w:rsidR="00FC53BD">
          <w:rPr>
            <w:noProof/>
            <w:webHidden/>
          </w:rPr>
          <w:tab/>
        </w:r>
        <w:r w:rsidR="00FC53BD">
          <w:rPr>
            <w:noProof/>
            <w:webHidden/>
          </w:rPr>
          <w:fldChar w:fldCharType="begin"/>
        </w:r>
        <w:r w:rsidR="00FC53BD">
          <w:rPr>
            <w:noProof/>
            <w:webHidden/>
          </w:rPr>
          <w:instrText xml:space="preserve"> PAGEREF _Toc34493041 \h </w:instrText>
        </w:r>
        <w:r w:rsidR="00FC53BD">
          <w:rPr>
            <w:noProof/>
            <w:webHidden/>
          </w:rPr>
        </w:r>
        <w:r w:rsidR="00FC53BD">
          <w:rPr>
            <w:noProof/>
            <w:webHidden/>
          </w:rPr>
          <w:fldChar w:fldCharType="separate"/>
        </w:r>
        <w:r w:rsidR="00F8506E">
          <w:rPr>
            <w:noProof/>
            <w:webHidden/>
          </w:rPr>
          <w:t>45</w:t>
        </w:r>
        <w:r w:rsidR="00FC53BD">
          <w:rPr>
            <w:noProof/>
            <w:webHidden/>
          </w:rPr>
          <w:fldChar w:fldCharType="end"/>
        </w:r>
      </w:hyperlink>
    </w:p>
    <w:p w14:paraId="7941DAD6" w14:textId="4A8045D8" w:rsidR="00FC53BD" w:rsidRDefault="00E80A0C" w:rsidP="00FC53BD">
      <w:pPr>
        <w:pStyle w:val="TableofFigures"/>
        <w:tabs>
          <w:tab w:val="right" w:leader="dot" w:pos="9016"/>
        </w:tabs>
        <w:spacing w:line="360" w:lineRule="auto"/>
        <w:rPr>
          <w:rFonts w:eastAsiaTheme="minorEastAsia"/>
          <w:noProof/>
          <w:lang w:eastAsia="en-IE"/>
        </w:rPr>
      </w:pPr>
      <w:hyperlink w:anchor="_Toc34493042" w:history="1">
        <w:r w:rsidR="00FC53BD" w:rsidRPr="007A7396">
          <w:rPr>
            <w:rStyle w:val="Hyperlink"/>
            <w:noProof/>
          </w:rPr>
          <w:t>Figure 18: Class Diagram Iteration 1</w:t>
        </w:r>
        <w:r w:rsidR="00FC53BD">
          <w:rPr>
            <w:noProof/>
            <w:webHidden/>
          </w:rPr>
          <w:tab/>
        </w:r>
        <w:r w:rsidR="00FC53BD">
          <w:rPr>
            <w:noProof/>
            <w:webHidden/>
          </w:rPr>
          <w:fldChar w:fldCharType="begin"/>
        </w:r>
        <w:r w:rsidR="00FC53BD">
          <w:rPr>
            <w:noProof/>
            <w:webHidden/>
          </w:rPr>
          <w:instrText xml:space="preserve"> PAGEREF _Toc34493042 \h </w:instrText>
        </w:r>
        <w:r w:rsidR="00FC53BD">
          <w:rPr>
            <w:noProof/>
            <w:webHidden/>
          </w:rPr>
        </w:r>
        <w:r w:rsidR="00FC53BD">
          <w:rPr>
            <w:noProof/>
            <w:webHidden/>
          </w:rPr>
          <w:fldChar w:fldCharType="separate"/>
        </w:r>
        <w:r w:rsidR="00F8506E">
          <w:rPr>
            <w:noProof/>
            <w:webHidden/>
          </w:rPr>
          <w:t>46</w:t>
        </w:r>
        <w:r w:rsidR="00FC53BD">
          <w:rPr>
            <w:noProof/>
            <w:webHidden/>
          </w:rPr>
          <w:fldChar w:fldCharType="end"/>
        </w:r>
      </w:hyperlink>
    </w:p>
    <w:p w14:paraId="6E7537A7" w14:textId="3392AB59" w:rsidR="00FC53BD" w:rsidRDefault="00E80A0C" w:rsidP="00FC53BD">
      <w:pPr>
        <w:pStyle w:val="TableofFigures"/>
        <w:tabs>
          <w:tab w:val="right" w:leader="dot" w:pos="9016"/>
        </w:tabs>
        <w:spacing w:line="360" w:lineRule="auto"/>
        <w:rPr>
          <w:rFonts w:eastAsiaTheme="minorEastAsia"/>
          <w:noProof/>
          <w:lang w:eastAsia="en-IE"/>
        </w:rPr>
      </w:pPr>
      <w:hyperlink w:anchor="_Toc34493043" w:history="1">
        <w:r w:rsidR="00FC53BD" w:rsidRPr="007A7396">
          <w:rPr>
            <w:rStyle w:val="Hyperlink"/>
            <w:noProof/>
          </w:rPr>
          <w:t>Figure 19: Use Case Iteration 2</w:t>
        </w:r>
        <w:r w:rsidR="00FC53BD">
          <w:rPr>
            <w:noProof/>
            <w:webHidden/>
          </w:rPr>
          <w:tab/>
        </w:r>
        <w:r w:rsidR="00FC53BD">
          <w:rPr>
            <w:noProof/>
            <w:webHidden/>
          </w:rPr>
          <w:fldChar w:fldCharType="begin"/>
        </w:r>
        <w:r w:rsidR="00FC53BD">
          <w:rPr>
            <w:noProof/>
            <w:webHidden/>
          </w:rPr>
          <w:instrText xml:space="preserve"> PAGEREF _Toc34493043 \h </w:instrText>
        </w:r>
        <w:r w:rsidR="00FC53BD">
          <w:rPr>
            <w:noProof/>
            <w:webHidden/>
          </w:rPr>
        </w:r>
        <w:r w:rsidR="00FC53BD">
          <w:rPr>
            <w:noProof/>
            <w:webHidden/>
          </w:rPr>
          <w:fldChar w:fldCharType="separate"/>
        </w:r>
        <w:r w:rsidR="00F8506E">
          <w:rPr>
            <w:noProof/>
            <w:webHidden/>
          </w:rPr>
          <w:t>47</w:t>
        </w:r>
        <w:r w:rsidR="00FC53BD">
          <w:rPr>
            <w:noProof/>
            <w:webHidden/>
          </w:rPr>
          <w:fldChar w:fldCharType="end"/>
        </w:r>
      </w:hyperlink>
    </w:p>
    <w:p w14:paraId="21E501DF" w14:textId="2C85B391" w:rsidR="00FC53BD" w:rsidRDefault="00E80A0C" w:rsidP="00FC53BD">
      <w:pPr>
        <w:pStyle w:val="TableofFigures"/>
        <w:tabs>
          <w:tab w:val="right" w:leader="dot" w:pos="9016"/>
        </w:tabs>
        <w:spacing w:line="360" w:lineRule="auto"/>
        <w:rPr>
          <w:rFonts w:eastAsiaTheme="minorEastAsia"/>
          <w:noProof/>
          <w:lang w:eastAsia="en-IE"/>
        </w:rPr>
      </w:pPr>
      <w:hyperlink w:anchor="_Toc34493044" w:history="1">
        <w:r w:rsidR="00FC53BD" w:rsidRPr="007A7396">
          <w:rPr>
            <w:rStyle w:val="Hyperlink"/>
            <w:noProof/>
          </w:rPr>
          <w:t>Figure 20: Analysis Class Iteration 2</w:t>
        </w:r>
        <w:r w:rsidR="00FC53BD">
          <w:rPr>
            <w:noProof/>
            <w:webHidden/>
          </w:rPr>
          <w:tab/>
        </w:r>
        <w:r w:rsidR="00FC53BD">
          <w:rPr>
            <w:noProof/>
            <w:webHidden/>
          </w:rPr>
          <w:fldChar w:fldCharType="begin"/>
        </w:r>
        <w:r w:rsidR="00FC53BD">
          <w:rPr>
            <w:noProof/>
            <w:webHidden/>
          </w:rPr>
          <w:instrText xml:space="preserve"> PAGEREF _Toc34493044 \h </w:instrText>
        </w:r>
        <w:r w:rsidR="00FC53BD">
          <w:rPr>
            <w:noProof/>
            <w:webHidden/>
          </w:rPr>
        </w:r>
        <w:r w:rsidR="00FC53BD">
          <w:rPr>
            <w:noProof/>
            <w:webHidden/>
          </w:rPr>
          <w:fldChar w:fldCharType="separate"/>
        </w:r>
        <w:r w:rsidR="00F8506E">
          <w:rPr>
            <w:noProof/>
            <w:webHidden/>
          </w:rPr>
          <w:t>48</w:t>
        </w:r>
        <w:r w:rsidR="00FC53BD">
          <w:rPr>
            <w:noProof/>
            <w:webHidden/>
          </w:rPr>
          <w:fldChar w:fldCharType="end"/>
        </w:r>
      </w:hyperlink>
    </w:p>
    <w:p w14:paraId="698599C2" w14:textId="0D80BC2A" w:rsidR="00FC53BD" w:rsidRDefault="00E80A0C" w:rsidP="00FC53BD">
      <w:pPr>
        <w:pStyle w:val="TableofFigures"/>
        <w:tabs>
          <w:tab w:val="right" w:leader="dot" w:pos="9016"/>
        </w:tabs>
        <w:spacing w:line="360" w:lineRule="auto"/>
        <w:rPr>
          <w:rFonts w:eastAsiaTheme="minorEastAsia"/>
          <w:noProof/>
          <w:lang w:eastAsia="en-IE"/>
        </w:rPr>
      </w:pPr>
      <w:hyperlink w:anchor="_Toc34493045" w:history="1">
        <w:r w:rsidR="00FC53BD" w:rsidRPr="007A7396">
          <w:rPr>
            <w:rStyle w:val="Hyperlink"/>
            <w:noProof/>
          </w:rPr>
          <w:t>Figure 21: Sequence Diagram Iteration 2</w:t>
        </w:r>
        <w:r w:rsidR="00FC53BD">
          <w:rPr>
            <w:noProof/>
            <w:webHidden/>
          </w:rPr>
          <w:tab/>
        </w:r>
        <w:r w:rsidR="00FC53BD">
          <w:rPr>
            <w:noProof/>
            <w:webHidden/>
          </w:rPr>
          <w:fldChar w:fldCharType="begin"/>
        </w:r>
        <w:r w:rsidR="00FC53BD">
          <w:rPr>
            <w:noProof/>
            <w:webHidden/>
          </w:rPr>
          <w:instrText xml:space="preserve"> PAGEREF _Toc34493045 \h </w:instrText>
        </w:r>
        <w:r w:rsidR="00FC53BD">
          <w:rPr>
            <w:noProof/>
            <w:webHidden/>
          </w:rPr>
        </w:r>
        <w:r w:rsidR="00FC53BD">
          <w:rPr>
            <w:noProof/>
            <w:webHidden/>
          </w:rPr>
          <w:fldChar w:fldCharType="separate"/>
        </w:r>
        <w:r w:rsidR="00F8506E">
          <w:rPr>
            <w:noProof/>
            <w:webHidden/>
          </w:rPr>
          <w:t>49</w:t>
        </w:r>
        <w:r w:rsidR="00FC53BD">
          <w:rPr>
            <w:noProof/>
            <w:webHidden/>
          </w:rPr>
          <w:fldChar w:fldCharType="end"/>
        </w:r>
      </w:hyperlink>
    </w:p>
    <w:p w14:paraId="456887D6" w14:textId="37FE64B9" w:rsidR="00FC53BD" w:rsidRDefault="00E80A0C" w:rsidP="00FC53BD">
      <w:pPr>
        <w:pStyle w:val="TableofFigures"/>
        <w:tabs>
          <w:tab w:val="right" w:leader="dot" w:pos="9016"/>
        </w:tabs>
        <w:spacing w:line="360" w:lineRule="auto"/>
        <w:rPr>
          <w:rFonts w:eastAsiaTheme="minorEastAsia"/>
          <w:noProof/>
          <w:lang w:eastAsia="en-IE"/>
        </w:rPr>
      </w:pPr>
      <w:hyperlink w:anchor="_Toc34493046" w:history="1">
        <w:r w:rsidR="00FC53BD" w:rsidRPr="007A7396">
          <w:rPr>
            <w:rStyle w:val="Hyperlink"/>
            <w:noProof/>
          </w:rPr>
          <w:t>Figure 22: Class Diagram Iteration 2</w:t>
        </w:r>
        <w:r w:rsidR="00FC53BD">
          <w:rPr>
            <w:noProof/>
            <w:webHidden/>
          </w:rPr>
          <w:tab/>
        </w:r>
        <w:r w:rsidR="00FC53BD">
          <w:rPr>
            <w:noProof/>
            <w:webHidden/>
          </w:rPr>
          <w:fldChar w:fldCharType="begin"/>
        </w:r>
        <w:r w:rsidR="00FC53BD">
          <w:rPr>
            <w:noProof/>
            <w:webHidden/>
          </w:rPr>
          <w:instrText xml:space="preserve"> PAGEREF _Toc34493046 \h </w:instrText>
        </w:r>
        <w:r w:rsidR="00FC53BD">
          <w:rPr>
            <w:noProof/>
            <w:webHidden/>
          </w:rPr>
        </w:r>
        <w:r w:rsidR="00FC53BD">
          <w:rPr>
            <w:noProof/>
            <w:webHidden/>
          </w:rPr>
          <w:fldChar w:fldCharType="separate"/>
        </w:r>
        <w:r w:rsidR="00F8506E">
          <w:rPr>
            <w:noProof/>
            <w:webHidden/>
          </w:rPr>
          <w:t>50</w:t>
        </w:r>
        <w:r w:rsidR="00FC53BD">
          <w:rPr>
            <w:noProof/>
            <w:webHidden/>
          </w:rPr>
          <w:fldChar w:fldCharType="end"/>
        </w:r>
      </w:hyperlink>
    </w:p>
    <w:p w14:paraId="562FE6D8" w14:textId="6B7AC368" w:rsidR="00FC53BD" w:rsidRDefault="00E80A0C" w:rsidP="00FC53BD">
      <w:pPr>
        <w:pStyle w:val="TableofFigures"/>
        <w:tabs>
          <w:tab w:val="right" w:leader="dot" w:pos="9016"/>
        </w:tabs>
        <w:spacing w:line="360" w:lineRule="auto"/>
        <w:rPr>
          <w:rFonts w:eastAsiaTheme="minorEastAsia"/>
          <w:noProof/>
          <w:lang w:eastAsia="en-IE"/>
        </w:rPr>
      </w:pPr>
      <w:hyperlink w:anchor="_Toc34493047" w:history="1">
        <w:r w:rsidR="00FC53BD" w:rsidRPr="007A7396">
          <w:rPr>
            <w:rStyle w:val="Hyperlink"/>
            <w:noProof/>
          </w:rPr>
          <w:t>Figure 23: Use Case Iteration 3</w:t>
        </w:r>
        <w:r w:rsidR="00FC53BD">
          <w:rPr>
            <w:noProof/>
            <w:webHidden/>
          </w:rPr>
          <w:tab/>
        </w:r>
        <w:r w:rsidR="00FC53BD">
          <w:rPr>
            <w:noProof/>
            <w:webHidden/>
          </w:rPr>
          <w:fldChar w:fldCharType="begin"/>
        </w:r>
        <w:r w:rsidR="00FC53BD">
          <w:rPr>
            <w:noProof/>
            <w:webHidden/>
          </w:rPr>
          <w:instrText xml:space="preserve"> PAGEREF _Toc34493047 \h </w:instrText>
        </w:r>
        <w:r w:rsidR="00FC53BD">
          <w:rPr>
            <w:noProof/>
            <w:webHidden/>
          </w:rPr>
        </w:r>
        <w:r w:rsidR="00FC53BD">
          <w:rPr>
            <w:noProof/>
            <w:webHidden/>
          </w:rPr>
          <w:fldChar w:fldCharType="separate"/>
        </w:r>
        <w:r w:rsidR="00F8506E">
          <w:rPr>
            <w:noProof/>
            <w:webHidden/>
          </w:rPr>
          <w:t>51</w:t>
        </w:r>
        <w:r w:rsidR="00FC53BD">
          <w:rPr>
            <w:noProof/>
            <w:webHidden/>
          </w:rPr>
          <w:fldChar w:fldCharType="end"/>
        </w:r>
      </w:hyperlink>
    </w:p>
    <w:p w14:paraId="06B7DEF7" w14:textId="2C87204E" w:rsidR="00FC53BD" w:rsidRDefault="00E80A0C" w:rsidP="00FC53BD">
      <w:pPr>
        <w:pStyle w:val="TableofFigures"/>
        <w:tabs>
          <w:tab w:val="right" w:leader="dot" w:pos="9016"/>
        </w:tabs>
        <w:spacing w:line="360" w:lineRule="auto"/>
        <w:rPr>
          <w:rFonts w:eastAsiaTheme="minorEastAsia"/>
          <w:noProof/>
          <w:lang w:eastAsia="en-IE"/>
        </w:rPr>
      </w:pPr>
      <w:hyperlink w:anchor="_Toc34493048" w:history="1">
        <w:r w:rsidR="00FC53BD" w:rsidRPr="007A7396">
          <w:rPr>
            <w:rStyle w:val="Hyperlink"/>
            <w:noProof/>
          </w:rPr>
          <w:t>Figure 24: Analysis Class Iteration 3</w:t>
        </w:r>
        <w:r w:rsidR="00FC53BD">
          <w:rPr>
            <w:noProof/>
            <w:webHidden/>
          </w:rPr>
          <w:tab/>
        </w:r>
        <w:r w:rsidR="00FC53BD">
          <w:rPr>
            <w:noProof/>
            <w:webHidden/>
          </w:rPr>
          <w:fldChar w:fldCharType="begin"/>
        </w:r>
        <w:r w:rsidR="00FC53BD">
          <w:rPr>
            <w:noProof/>
            <w:webHidden/>
          </w:rPr>
          <w:instrText xml:space="preserve"> PAGEREF _Toc34493048 \h </w:instrText>
        </w:r>
        <w:r w:rsidR="00FC53BD">
          <w:rPr>
            <w:noProof/>
            <w:webHidden/>
          </w:rPr>
        </w:r>
        <w:r w:rsidR="00FC53BD">
          <w:rPr>
            <w:noProof/>
            <w:webHidden/>
          </w:rPr>
          <w:fldChar w:fldCharType="separate"/>
        </w:r>
        <w:r w:rsidR="00F8506E">
          <w:rPr>
            <w:noProof/>
            <w:webHidden/>
          </w:rPr>
          <w:t>52</w:t>
        </w:r>
        <w:r w:rsidR="00FC53BD">
          <w:rPr>
            <w:noProof/>
            <w:webHidden/>
          </w:rPr>
          <w:fldChar w:fldCharType="end"/>
        </w:r>
      </w:hyperlink>
    </w:p>
    <w:p w14:paraId="56F14BD2" w14:textId="4F2C220C" w:rsidR="00FC53BD" w:rsidRDefault="00E80A0C" w:rsidP="00FC53BD">
      <w:pPr>
        <w:pStyle w:val="TableofFigures"/>
        <w:tabs>
          <w:tab w:val="right" w:leader="dot" w:pos="9016"/>
        </w:tabs>
        <w:spacing w:line="360" w:lineRule="auto"/>
        <w:rPr>
          <w:rFonts w:eastAsiaTheme="minorEastAsia"/>
          <w:noProof/>
          <w:lang w:eastAsia="en-IE"/>
        </w:rPr>
      </w:pPr>
      <w:hyperlink w:anchor="_Toc34493049" w:history="1">
        <w:r w:rsidR="00FC53BD" w:rsidRPr="007A7396">
          <w:rPr>
            <w:rStyle w:val="Hyperlink"/>
            <w:noProof/>
          </w:rPr>
          <w:t>Figure 25: Sequence Diagram Iteration 3</w:t>
        </w:r>
        <w:r w:rsidR="00FC53BD">
          <w:rPr>
            <w:noProof/>
            <w:webHidden/>
          </w:rPr>
          <w:tab/>
        </w:r>
        <w:r w:rsidR="00FC53BD">
          <w:rPr>
            <w:noProof/>
            <w:webHidden/>
          </w:rPr>
          <w:fldChar w:fldCharType="begin"/>
        </w:r>
        <w:r w:rsidR="00FC53BD">
          <w:rPr>
            <w:noProof/>
            <w:webHidden/>
          </w:rPr>
          <w:instrText xml:space="preserve"> PAGEREF _Toc34493049 \h </w:instrText>
        </w:r>
        <w:r w:rsidR="00FC53BD">
          <w:rPr>
            <w:noProof/>
            <w:webHidden/>
          </w:rPr>
        </w:r>
        <w:r w:rsidR="00FC53BD">
          <w:rPr>
            <w:noProof/>
            <w:webHidden/>
          </w:rPr>
          <w:fldChar w:fldCharType="separate"/>
        </w:r>
        <w:r w:rsidR="00F8506E">
          <w:rPr>
            <w:noProof/>
            <w:webHidden/>
          </w:rPr>
          <w:t>53</w:t>
        </w:r>
        <w:r w:rsidR="00FC53BD">
          <w:rPr>
            <w:noProof/>
            <w:webHidden/>
          </w:rPr>
          <w:fldChar w:fldCharType="end"/>
        </w:r>
      </w:hyperlink>
    </w:p>
    <w:p w14:paraId="01F6A9EF" w14:textId="38F2412C" w:rsidR="00FC53BD" w:rsidRDefault="00E80A0C" w:rsidP="00FC53BD">
      <w:pPr>
        <w:pStyle w:val="TableofFigures"/>
        <w:tabs>
          <w:tab w:val="right" w:leader="dot" w:pos="9016"/>
        </w:tabs>
        <w:spacing w:line="360" w:lineRule="auto"/>
        <w:rPr>
          <w:rFonts w:eastAsiaTheme="minorEastAsia"/>
          <w:noProof/>
          <w:lang w:eastAsia="en-IE"/>
        </w:rPr>
      </w:pPr>
      <w:hyperlink w:anchor="_Toc34493050" w:history="1">
        <w:r w:rsidR="00FC53BD" w:rsidRPr="007A7396">
          <w:rPr>
            <w:rStyle w:val="Hyperlink"/>
            <w:noProof/>
          </w:rPr>
          <w:t>Figure 26: Class Diagram Iteration 3</w:t>
        </w:r>
        <w:r w:rsidR="00FC53BD">
          <w:rPr>
            <w:noProof/>
            <w:webHidden/>
          </w:rPr>
          <w:tab/>
        </w:r>
        <w:r w:rsidR="00FC53BD">
          <w:rPr>
            <w:noProof/>
            <w:webHidden/>
          </w:rPr>
          <w:fldChar w:fldCharType="begin"/>
        </w:r>
        <w:r w:rsidR="00FC53BD">
          <w:rPr>
            <w:noProof/>
            <w:webHidden/>
          </w:rPr>
          <w:instrText xml:space="preserve"> PAGEREF _Toc34493050 \h </w:instrText>
        </w:r>
        <w:r w:rsidR="00FC53BD">
          <w:rPr>
            <w:noProof/>
            <w:webHidden/>
          </w:rPr>
        </w:r>
        <w:r w:rsidR="00FC53BD">
          <w:rPr>
            <w:noProof/>
            <w:webHidden/>
          </w:rPr>
          <w:fldChar w:fldCharType="separate"/>
        </w:r>
        <w:r w:rsidR="00F8506E">
          <w:rPr>
            <w:noProof/>
            <w:webHidden/>
          </w:rPr>
          <w:t>54</w:t>
        </w:r>
        <w:r w:rsidR="00FC53BD">
          <w:rPr>
            <w:noProof/>
            <w:webHidden/>
          </w:rPr>
          <w:fldChar w:fldCharType="end"/>
        </w:r>
      </w:hyperlink>
    </w:p>
    <w:p w14:paraId="6EE1E5DA" w14:textId="0C8C3C30" w:rsidR="00FC53BD" w:rsidRDefault="00E80A0C" w:rsidP="00FC53BD">
      <w:pPr>
        <w:pStyle w:val="TableofFigures"/>
        <w:tabs>
          <w:tab w:val="right" w:leader="dot" w:pos="9016"/>
        </w:tabs>
        <w:spacing w:line="360" w:lineRule="auto"/>
        <w:rPr>
          <w:rFonts w:eastAsiaTheme="minorEastAsia"/>
          <w:noProof/>
          <w:lang w:eastAsia="en-IE"/>
        </w:rPr>
      </w:pPr>
      <w:hyperlink w:anchor="_Toc34493051" w:history="1">
        <w:r w:rsidR="00FC53BD" w:rsidRPr="007A7396">
          <w:rPr>
            <w:rStyle w:val="Hyperlink"/>
            <w:noProof/>
          </w:rPr>
          <w:t>Figure 27: MobileNet SSDLite Diagram (39)</w:t>
        </w:r>
        <w:r w:rsidR="00FC53BD">
          <w:rPr>
            <w:noProof/>
            <w:webHidden/>
          </w:rPr>
          <w:tab/>
        </w:r>
        <w:r w:rsidR="00FC53BD">
          <w:rPr>
            <w:noProof/>
            <w:webHidden/>
          </w:rPr>
          <w:fldChar w:fldCharType="begin"/>
        </w:r>
        <w:r w:rsidR="00FC53BD">
          <w:rPr>
            <w:noProof/>
            <w:webHidden/>
          </w:rPr>
          <w:instrText xml:space="preserve"> PAGEREF _Toc34493051 \h </w:instrText>
        </w:r>
        <w:r w:rsidR="00FC53BD">
          <w:rPr>
            <w:noProof/>
            <w:webHidden/>
          </w:rPr>
        </w:r>
        <w:r w:rsidR="00FC53BD">
          <w:rPr>
            <w:noProof/>
            <w:webHidden/>
          </w:rPr>
          <w:fldChar w:fldCharType="separate"/>
        </w:r>
        <w:r w:rsidR="00F8506E">
          <w:rPr>
            <w:noProof/>
            <w:webHidden/>
          </w:rPr>
          <w:t>58</w:t>
        </w:r>
        <w:r w:rsidR="00FC53BD">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B6870C3"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F8506E">
          <w:rPr>
            <w:noProof/>
            <w:webHidden/>
          </w:rPr>
          <w:t>19</w:t>
        </w:r>
        <w:r w:rsidR="00F92FAE">
          <w:rPr>
            <w:noProof/>
            <w:webHidden/>
          </w:rPr>
          <w:fldChar w:fldCharType="end"/>
        </w:r>
      </w:hyperlink>
    </w:p>
    <w:p w14:paraId="1485C968" w14:textId="56541B37" w:rsidR="00F92FAE" w:rsidRDefault="00E80A0C"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F8506E">
          <w:rPr>
            <w:noProof/>
            <w:webHidden/>
          </w:rPr>
          <w:t>22</w:t>
        </w:r>
        <w:r w:rsidR="00F92FAE">
          <w:rPr>
            <w:noProof/>
            <w:webHidden/>
          </w:rPr>
          <w:fldChar w:fldCharType="end"/>
        </w:r>
      </w:hyperlink>
    </w:p>
    <w:p w14:paraId="6B8C50F4" w14:textId="32CF418B" w:rsidR="00F92FAE" w:rsidRDefault="00E80A0C"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F8506E">
          <w:rPr>
            <w:noProof/>
            <w:webHidden/>
          </w:rPr>
          <w:t>33</w:t>
        </w:r>
        <w:r w:rsidR="00F92FAE">
          <w:rPr>
            <w:noProof/>
            <w:webHidden/>
          </w:rPr>
          <w:fldChar w:fldCharType="end"/>
        </w:r>
      </w:hyperlink>
    </w:p>
    <w:p w14:paraId="010A86FF" w14:textId="7819DA21" w:rsidR="00F92FAE" w:rsidRDefault="00E80A0C"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F8506E">
          <w:rPr>
            <w:noProof/>
            <w:webHidden/>
          </w:rPr>
          <w:t>41</w:t>
        </w:r>
        <w:r w:rsidR="00F92FAE">
          <w:rPr>
            <w:noProof/>
            <w:webHidden/>
          </w:rPr>
          <w:fldChar w:fldCharType="end"/>
        </w:r>
      </w:hyperlink>
    </w:p>
    <w:p w14:paraId="40FE3C39" w14:textId="1A1932D6" w:rsidR="009B697E" w:rsidRDefault="00E80A0C"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F8506E">
          <w:rPr>
            <w:noProof/>
            <w:webHidden/>
          </w:rPr>
          <w:t>71</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77777777" w:rsidR="00FC53BD" w:rsidRPr="008A73E3" w:rsidRDefault="00FC53BD" w:rsidP="008A73E3"/>
    <w:p w14:paraId="74591F29" w14:textId="7CE3E8E5" w:rsidR="009B697E" w:rsidRDefault="009B697E" w:rsidP="009B697E">
      <w:pPr>
        <w:pStyle w:val="Heading1"/>
      </w:pPr>
      <w:bookmarkStart w:id="0" w:name="_Toc33510298"/>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3510299"/>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3510300"/>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1A38F415" w:rsidR="007B01AD" w:rsidRPr="008A4DAC" w:rsidRDefault="00F04348" w:rsidP="008A4DAC">
      <w:pPr>
        <w:pStyle w:val="Caption"/>
        <w:jc w:val="center"/>
        <w:rPr>
          <w:rFonts w:cstheme="minorHAnsi"/>
        </w:rPr>
      </w:pPr>
      <w:bookmarkStart w:id="3" w:name="_Toc26621553"/>
      <w:bookmarkStart w:id="4" w:name="_Ref34462912"/>
      <w:bookmarkStart w:id="5" w:name="_Toc34493025"/>
      <w:r w:rsidRPr="004A4F63">
        <w:t xml:space="preserve">Figure </w:t>
      </w:r>
      <w:r w:rsidR="00AE64B6">
        <w:fldChar w:fldCharType="begin"/>
      </w:r>
      <w:r w:rsidR="00AE64B6">
        <w:instrText xml:space="preserve"> SEQ Figure \* ARABIC </w:instrText>
      </w:r>
      <w:r w:rsidR="00AE64B6">
        <w:fldChar w:fldCharType="separate"/>
      </w:r>
      <w:r w:rsidR="00047019">
        <w:rPr>
          <w:noProof/>
        </w:rPr>
        <w:t>1</w:t>
      </w:r>
      <w:r w:rsidR="00AE64B6">
        <w:rPr>
          <w:noProof/>
        </w:rPr>
        <w:fldChar w:fldCharType="end"/>
      </w:r>
      <w:r w:rsidRPr="004A4F63">
        <w:t xml:space="preserve">: Example of possible wearable solution </w:t>
      </w:r>
      <w:r w:rsidRPr="004A4F63">
        <w:rPr>
          <w:rFonts w:cstheme="minorHAnsi"/>
        </w:rPr>
        <w:t>(11)</w:t>
      </w:r>
      <w:bookmarkEnd w:id="3"/>
      <w:bookmarkEnd w:id="4"/>
      <w:bookmarkEnd w:id="5"/>
    </w:p>
    <w:p w14:paraId="043462EF" w14:textId="1DE1D0FD" w:rsidR="009B697E" w:rsidRPr="00DE294E" w:rsidRDefault="009B697E" w:rsidP="007B63DE">
      <w:pPr>
        <w:pStyle w:val="Heading2"/>
        <w:numPr>
          <w:ilvl w:val="1"/>
          <w:numId w:val="1"/>
        </w:numPr>
      </w:pPr>
      <w:bookmarkStart w:id="6" w:name="_Toc33510301"/>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3510302"/>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r w:rsidRPr="00C20C94">
        <w:rPr>
          <w:sz w:val="24"/>
          <w:szCs w:val="24"/>
        </w:rPr>
        <w:t>1.4.1 Introduction</w:t>
      </w:r>
      <w:bookmarkEnd w:id="8"/>
      <w:bookmarkEnd w:id="9"/>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0" w:name="_Toc32828462"/>
      <w:bookmarkStart w:id="11" w:name="_Toc33510304"/>
      <w:r w:rsidRPr="005D3B2D">
        <w:rPr>
          <w:sz w:val="24"/>
          <w:szCs w:val="24"/>
        </w:rPr>
        <w:t xml:space="preserve">1.4.2 </w:t>
      </w:r>
      <w:bookmarkEnd w:id="10"/>
      <w:bookmarkEnd w:id="11"/>
      <w:r w:rsidR="00761814">
        <w:rPr>
          <w:sz w:val="24"/>
          <w:szCs w:val="24"/>
        </w:rPr>
        <w:t>Time Constraints</w:t>
      </w:r>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2" w:name="_Toc32828463"/>
      <w:bookmarkStart w:id="13" w:name="_Toc3351030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2"/>
      <w:bookmarkEnd w:id="13"/>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4" w:name="_Toc32828464"/>
      <w:bookmarkStart w:id="15" w:name="_Toc33510306"/>
      <w:r w:rsidRPr="00DE294E">
        <w:rPr>
          <w:sz w:val="24"/>
          <w:szCs w:val="24"/>
        </w:rPr>
        <w:t>1.4.</w:t>
      </w:r>
      <w:r w:rsidR="0087235D" w:rsidRPr="00DE294E">
        <w:rPr>
          <w:sz w:val="24"/>
          <w:szCs w:val="24"/>
        </w:rPr>
        <w:t>4</w:t>
      </w:r>
      <w:r w:rsidRPr="00DE294E">
        <w:rPr>
          <w:sz w:val="24"/>
          <w:szCs w:val="24"/>
        </w:rPr>
        <w:t xml:space="preserve"> Real Time Navigation</w:t>
      </w:r>
      <w:bookmarkEnd w:id="14"/>
      <w:bookmarkEnd w:id="15"/>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16" w:name="_Toc32828465"/>
      <w:bookmarkStart w:id="17" w:name="_Toc33510307"/>
      <w:r w:rsidRPr="00870C97">
        <w:rPr>
          <w:sz w:val="24"/>
          <w:szCs w:val="24"/>
        </w:rPr>
        <w:t>1.4.</w:t>
      </w:r>
      <w:r w:rsidR="0087235D">
        <w:rPr>
          <w:sz w:val="24"/>
          <w:szCs w:val="24"/>
        </w:rPr>
        <w:t>5</w:t>
      </w:r>
      <w:r w:rsidRPr="00870C97">
        <w:rPr>
          <w:sz w:val="24"/>
          <w:szCs w:val="24"/>
        </w:rPr>
        <w:t xml:space="preserve"> New Technologies</w:t>
      </w:r>
      <w:bookmarkEnd w:id="16"/>
      <w:bookmarkEnd w:id="17"/>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18" w:name="_Toc32828466"/>
      <w:bookmarkStart w:id="19" w:name="_Toc33510308"/>
      <w:r w:rsidRPr="0087235D">
        <w:rPr>
          <w:sz w:val="24"/>
          <w:szCs w:val="24"/>
        </w:rPr>
        <w:t>1.4.</w:t>
      </w:r>
      <w:r w:rsidR="0087235D">
        <w:rPr>
          <w:sz w:val="24"/>
          <w:szCs w:val="24"/>
        </w:rPr>
        <w:t>6</w:t>
      </w:r>
      <w:r w:rsidRPr="0087235D">
        <w:rPr>
          <w:sz w:val="24"/>
          <w:szCs w:val="24"/>
        </w:rPr>
        <w:t xml:space="preserve"> Conclusion</w:t>
      </w:r>
      <w:bookmarkEnd w:id="18"/>
      <w:bookmarkEnd w:id="19"/>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0" w:name="_Toc33510309"/>
      <w:r>
        <w:t>Report Structure</w:t>
      </w:r>
      <w:bookmarkEnd w:id="20"/>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1" w:name="_Toc32758132"/>
      <w:bookmarkStart w:id="22" w:name="_Toc32828468"/>
      <w:bookmarkStart w:id="23" w:name="_Toc33510310"/>
      <w:r>
        <w:rPr>
          <w:rStyle w:val="IntenseEmphasis"/>
          <w:rFonts w:asciiTheme="minorHAnsi" w:eastAsiaTheme="minorEastAsia" w:hAnsiTheme="minorHAnsi" w:cstheme="minorBidi"/>
          <w:spacing w:val="15"/>
          <w:sz w:val="22"/>
          <w:szCs w:val="22"/>
        </w:rPr>
        <w:t>Research</w:t>
      </w:r>
      <w:bookmarkEnd w:id="21"/>
      <w:bookmarkEnd w:id="22"/>
      <w:bookmarkEnd w:id="23"/>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24" w:name="_Toc5967608"/>
      <w:bookmarkStart w:id="25" w:name="_Toc5974342"/>
      <w:bookmarkStart w:id="26" w:name="_Toc24820811"/>
      <w:bookmarkStart w:id="27" w:name="_Toc24901195"/>
      <w:bookmarkStart w:id="28" w:name="_Toc24901299"/>
      <w:bookmarkStart w:id="29" w:name="_Toc30757915"/>
      <w:bookmarkStart w:id="30" w:name="_Toc32757505"/>
      <w:bookmarkStart w:id="31" w:name="_Toc32757709"/>
      <w:bookmarkStart w:id="32" w:name="_Toc32758133"/>
      <w:bookmarkStart w:id="33" w:name="_Toc32828469"/>
      <w:bookmarkStart w:id="34" w:name="_Toc33510311"/>
      <w:r w:rsidRPr="00D3482C">
        <w:rPr>
          <w:rStyle w:val="IntenseEmphasis"/>
          <w:rFonts w:asciiTheme="minorHAnsi" w:eastAsiaTheme="minorEastAsia" w:hAnsiTheme="minorHAnsi" w:cstheme="minorBidi"/>
          <w:spacing w:val="15"/>
          <w:sz w:val="22"/>
          <w:szCs w:val="22"/>
        </w:rPr>
        <w:t>Design</w:t>
      </w:r>
      <w:bookmarkEnd w:id="24"/>
      <w:bookmarkEnd w:id="25"/>
      <w:bookmarkEnd w:id="26"/>
      <w:bookmarkEnd w:id="27"/>
      <w:bookmarkEnd w:id="28"/>
      <w:bookmarkEnd w:id="29"/>
      <w:bookmarkEnd w:id="30"/>
      <w:bookmarkEnd w:id="31"/>
      <w:bookmarkEnd w:id="32"/>
      <w:bookmarkEnd w:id="33"/>
      <w:bookmarkEnd w:id="34"/>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5" w:name="_Toc5967609"/>
      <w:bookmarkStart w:id="36" w:name="_Toc5974343"/>
      <w:bookmarkStart w:id="37" w:name="_Toc24820812"/>
      <w:bookmarkStart w:id="38" w:name="_Toc24901196"/>
      <w:bookmarkStart w:id="39" w:name="_Toc24901300"/>
      <w:bookmarkStart w:id="40" w:name="_Toc30757916"/>
      <w:bookmarkStart w:id="41" w:name="_Toc32757506"/>
      <w:bookmarkStart w:id="42" w:name="_Toc32757710"/>
      <w:bookmarkStart w:id="43" w:name="_Toc32758134"/>
      <w:bookmarkStart w:id="44" w:name="_Toc32828470"/>
      <w:bookmarkStart w:id="45" w:name="_Toc33510312"/>
      <w:r w:rsidRPr="00D3482C">
        <w:rPr>
          <w:rStyle w:val="IntenseEmphasis"/>
          <w:rFonts w:asciiTheme="minorHAnsi" w:eastAsiaTheme="minorEastAsia" w:hAnsiTheme="minorHAnsi" w:cstheme="minorBidi"/>
          <w:spacing w:val="15"/>
          <w:sz w:val="22"/>
          <w:szCs w:val="22"/>
        </w:rPr>
        <w:t>Development</w:t>
      </w:r>
      <w:bookmarkEnd w:id="35"/>
      <w:bookmarkEnd w:id="36"/>
      <w:bookmarkEnd w:id="37"/>
      <w:bookmarkEnd w:id="38"/>
      <w:bookmarkEnd w:id="39"/>
      <w:bookmarkEnd w:id="40"/>
      <w:bookmarkEnd w:id="41"/>
      <w:bookmarkEnd w:id="42"/>
      <w:bookmarkEnd w:id="43"/>
      <w:bookmarkEnd w:id="44"/>
      <w:bookmarkEnd w:id="45"/>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46" w:name="_Toc32757711"/>
      <w:bookmarkStart w:id="47" w:name="_Toc32758135"/>
      <w:bookmarkStart w:id="48" w:name="_Toc32828471"/>
      <w:bookmarkStart w:id="49" w:name="_Toc33510313"/>
      <w:r>
        <w:rPr>
          <w:rStyle w:val="IntenseEmphasis"/>
          <w:rFonts w:asciiTheme="minorHAnsi" w:eastAsiaTheme="minorEastAsia" w:hAnsiTheme="minorHAnsi" w:cstheme="minorBidi"/>
          <w:spacing w:val="15"/>
          <w:sz w:val="22"/>
          <w:szCs w:val="22"/>
        </w:rPr>
        <w:t>System Validation</w:t>
      </w:r>
      <w:bookmarkEnd w:id="46"/>
      <w:bookmarkEnd w:id="47"/>
      <w:bookmarkEnd w:id="48"/>
      <w:bookmarkEnd w:id="49"/>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50" w:name="_Toc32758136"/>
      <w:bookmarkStart w:id="51" w:name="_Toc32828472"/>
      <w:bookmarkStart w:id="52" w:name="_Toc33510314"/>
      <w:r>
        <w:rPr>
          <w:rStyle w:val="IntenseEmphasis"/>
          <w:rFonts w:asciiTheme="minorHAnsi" w:eastAsiaTheme="minorEastAsia" w:hAnsiTheme="minorHAnsi" w:cstheme="minorBidi"/>
          <w:spacing w:val="15"/>
          <w:sz w:val="22"/>
          <w:szCs w:val="22"/>
        </w:rPr>
        <w:lastRenderedPageBreak/>
        <w:t>Project Plan</w:t>
      </w:r>
      <w:bookmarkEnd w:id="50"/>
      <w:bookmarkEnd w:id="51"/>
      <w:bookmarkEnd w:id="52"/>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3" w:name="_Toc5967612"/>
      <w:bookmarkStart w:id="54" w:name="_Toc5974346"/>
      <w:bookmarkStart w:id="55" w:name="_Toc24820815"/>
      <w:bookmarkStart w:id="56" w:name="_Toc24901199"/>
      <w:bookmarkStart w:id="57" w:name="_Toc24901303"/>
      <w:bookmarkStart w:id="58" w:name="_Toc30757918"/>
      <w:bookmarkStart w:id="59" w:name="_Toc32757508"/>
      <w:bookmarkStart w:id="60" w:name="_Toc32757712"/>
      <w:bookmarkStart w:id="61" w:name="_Toc32758137"/>
      <w:bookmarkStart w:id="62" w:name="_Toc32828473"/>
      <w:bookmarkStart w:id="63" w:name="_Toc33510315"/>
      <w:r w:rsidRPr="00D3482C">
        <w:rPr>
          <w:rStyle w:val="IntenseEmphasis"/>
          <w:rFonts w:asciiTheme="minorHAnsi" w:eastAsiaTheme="minorEastAsia" w:hAnsiTheme="minorHAnsi" w:cstheme="minorBidi"/>
          <w:spacing w:val="15"/>
          <w:sz w:val="22"/>
          <w:szCs w:val="22"/>
        </w:rPr>
        <w:t>Conclusion</w:t>
      </w:r>
      <w:bookmarkEnd w:id="53"/>
      <w:bookmarkEnd w:id="54"/>
      <w:bookmarkEnd w:id="55"/>
      <w:bookmarkEnd w:id="56"/>
      <w:bookmarkEnd w:id="57"/>
      <w:bookmarkEnd w:id="58"/>
      <w:bookmarkEnd w:id="59"/>
      <w:bookmarkEnd w:id="60"/>
      <w:bookmarkEnd w:id="61"/>
      <w:bookmarkEnd w:id="62"/>
      <w:bookmarkEnd w:id="63"/>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64" w:name="_Toc33510316"/>
      <w:r>
        <w:lastRenderedPageBreak/>
        <w:t xml:space="preserve">2. </w:t>
      </w:r>
      <w:r w:rsidR="00A53B6D">
        <w:t>Research</w:t>
      </w:r>
      <w:bookmarkEnd w:id="64"/>
    </w:p>
    <w:p w14:paraId="46423148" w14:textId="77777777" w:rsidR="009B697E" w:rsidRDefault="009B697E" w:rsidP="009B697E"/>
    <w:p w14:paraId="74695FAF" w14:textId="77777777" w:rsidR="009B697E" w:rsidRDefault="009B697E" w:rsidP="009B697E">
      <w:pPr>
        <w:pStyle w:val="Heading2"/>
      </w:pPr>
      <w:bookmarkStart w:id="65" w:name="_Toc33510317"/>
      <w:r w:rsidRPr="002178CA">
        <w:t>2.1. Introduction</w:t>
      </w:r>
      <w:bookmarkEnd w:id="65"/>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66" w:name="_Toc21975767"/>
      <w:bookmarkStart w:id="67" w:name="_Toc33510318"/>
      <w:r>
        <w:t xml:space="preserve">2.2. </w:t>
      </w:r>
      <w:bookmarkEnd w:id="66"/>
      <w:r w:rsidR="002636E3">
        <w:t>Research Topic 1</w:t>
      </w:r>
      <w:bookmarkEnd w:id="67"/>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C236AD" w:rsidR="0036123B" w:rsidRPr="00B10251" w:rsidRDefault="0036123B" w:rsidP="00B10251">
      <w:pPr>
        <w:pStyle w:val="Caption"/>
        <w:rPr>
          <w:highlight w:val="lightGray"/>
        </w:rPr>
      </w:pPr>
      <w:bookmarkStart w:id="68" w:name="_Ref34462956"/>
      <w:bookmarkStart w:id="69" w:name="_Toc34493026"/>
      <w:r>
        <w:t xml:space="preserve">Figure </w:t>
      </w:r>
      <w:r w:rsidR="00AE64B6">
        <w:fldChar w:fldCharType="begin"/>
      </w:r>
      <w:r w:rsidR="00AE64B6">
        <w:instrText xml:space="preserve"> SEQ Figure \* ARABIC </w:instrText>
      </w:r>
      <w:r w:rsidR="00AE64B6">
        <w:fldChar w:fldCharType="separate"/>
      </w:r>
      <w:r w:rsidR="00047019">
        <w:rPr>
          <w:noProof/>
        </w:rPr>
        <w:t>2</w:t>
      </w:r>
      <w:r w:rsidR="00AE64B6">
        <w:rPr>
          <w:noProof/>
        </w:rPr>
        <w:fldChar w:fldCharType="end"/>
      </w:r>
      <w:r>
        <w:t xml:space="preserve">: </w:t>
      </w:r>
      <w:r w:rsidRPr="009C5DBE">
        <w:t>Example of instance segmentation (23)</w:t>
      </w:r>
      <w:bookmarkEnd w:id="68"/>
      <w:bookmarkEnd w:id="69"/>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676C53E9" w:rsidR="008D4F36" w:rsidRDefault="00F92FAE" w:rsidP="002B0EAF">
      <w:pPr>
        <w:pStyle w:val="Caption"/>
      </w:pPr>
      <w:bookmarkStart w:id="70" w:name="_Ref34462992"/>
      <w:bookmarkStart w:id="71" w:name="_Toc34493027"/>
      <w:r>
        <w:t xml:space="preserve">Figure </w:t>
      </w:r>
      <w:r w:rsidR="00AE64B6">
        <w:fldChar w:fldCharType="begin"/>
      </w:r>
      <w:r w:rsidR="00AE64B6">
        <w:instrText xml:space="preserve"> SEQ Figure \* ARABIC </w:instrText>
      </w:r>
      <w:r w:rsidR="00AE64B6">
        <w:fldChar w:fldCharType="separate"/>
      </w:r>
      <w:r w:rsidR="00047019">
        <w:rPr>
          <w:noProof/>
        </w:rPr>
        <w:t>3</w:t>
      </w:r>
      <w:r w:rsidR="00AE64B6">
        <w:rPr>
          <w:noProof/>
        </w:rPr>
        <w:fldChar w:fldCharType="end"/>
      </w:r>
      <w:r>
        <w:t xml:space="preserve">: </w:t>
      </w:r>
      <w:r w:rsidRPr="00F179A1">
        <w:t>Example of object detection (3</w:t>
      </w:r>
      <w:r w:rsidR="00B47ECE">
        <w:t>4</w:t>
      </w:r>
      <w:r w:rsidRPr="00F179A1">
        <w:t>)</w:t>
      </w:r>
      <w:bookmarkEnd w:id="70"/>
      <w:bookmarkEnd w:id="71"/>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72" w:name="_Toc33974971"/>
      <w:r>
        <w:t xml:space="preserve">Table </w:t>
      </w:r>
      <w:r w:rsidR="00AE64B6">
        <w:fldChar w:fldCharType="begin"/>
      </w:r>
      <w:r w:rsidR="00AE64B6">
        <w:instrText xml:space="preserve"> SEQ Table \* ARABIC </w:instrText>
      </w:r>
      <w:r w:rsidR="00AE64B6">
        <w:fldChar w:fldCharType="separate"/>
      </w:r>
      <w:r>
        <w:rPr>
          <w:noProof/>
        </w:rPr>
        <w:t>1</w:t>
      </w:r>
      <w:r w:rsidR="00AE64B6">
        <w:rPr>
          <w:noProof/>
        </w:rPr>
        <w:fldChar w:fldCharType="end"/>
      </w:r>
      <w:r>
        <w:t>: Summary of CV Techniques</w:t>
      </w:r>
      <w:bookmarkEnd w:id="72"/>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702DA076" w:rsidR="00590C81" w:rsidRPr="00590C81" w:rsidRDefault="00F92FAE" w:rsidP="00F92FAE">
      <w:pPr>
        <w:pStyle w:val="Caption"/>
        <w:rPr>
          <w:highlight w:val="lightGray"/>
        </w:rPr>
      </w:pPr>
      <w:bookmarkStart w:id="73" w:name="_Ref34463027"/>
      <w:bookmarkStart w:id="74" w:name="_Toc34493028"/>
      <w:r>
        <w:t xml:space="preserve">Figure </w:t>
      </w:r>
      <w:r w:rsidR="00AE64B6">
        <w:fldChar w:fldCharType="begin"/>
      </w:r>
      <w:r w:rsidR="00AE64B6">
        <w:instrText xml:space="preserve"> SEQ Figure \* ARABIC </w:instrText>
      </w:r>
      <w:r w:rsidR="00AE64B6">
        <w:fldChar w:fldCharType="separate"/>
      </w:r>
      <w:r w:rsidR="00047019">
        <w:rPr>
          <w:noProof/>
        </w:rPr>
        <w:t>4</w:t>
      </w:r>
      <w:r w:rsidR="00AE64B6">
        <w:rPr>
          <w:noProof/>
        </w:rPr>
        <w:fldChar w:fldCharType="end"/>
      </w:r>
      <w:r>
        <w:t xml:space="preserve">: </w:t>
      </w:r>
      <w:r w:rsidRPr="00066351">
        <w:t>Convolutional Neural Network (CNN) layers (24)</w:t>
      </w:r>
      <w:bookmarkEnd w:id="73"/>
      <w:bookmarkEnd w:id="74"/>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75" w:name="_Toc25511406"/>
      <w:bookmarkStart w:id="76" w:name="_Toc33974972"/>
      <w:r w:rsidRPr="0023497F">
        <w:t xml:space="preserve">Table </w:t>
      </w:r>
      <w:r w:rsidR="00AE64B6">
        <w:fldChar w:fldCharType="begin"/>
      </w:r>
      <w:r w:rsidR="00AE64B6">
        <w:instrText xml:space="preserve"> SEQ Table \* ARABIC </w:instrText>
      </w:r>
      <w:r w:rsidR="00AE64B6">
        <w:fldChar w:fldCharType="separate"/>
      </w:r>
      <w:r w:rsidR="005C3970">
        <w:rPr>
          <w:noProof/>
        </w:rPr>
        <w:t>2</w:t>
      </w:r>
      <w:r w:rsidR="00AE64B6">
        <w:rPr>
          <w:noProof/>
        </w:rPr>
        <w:fldChar w:fldCharType="end"/>
      </w:r>
      <w:r w:rsidRPr="0023497F">
        <w:t xml:space="preserve">: Table describing </w:t>
      </w:r>
      <w:r w:rsidRPr="00781D53">
        <w:t>each R-CNN algorithm</w:t>
      </w:r>
      <w:bookmarkEnd w:id="75"/>
      <w:bookmarkEnd w:id="76"/>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4A42BC45" w:rsidR="00966B30" w:rsidRDefault="00F92FAE" w:rsidP="00F92FAE">
      <w:pPr>
        <w:pStyle w:val="Caption"/>
      </w:pPr>
      <w:bookmarkStart w:id="77" w:name="_Ref34463065"/>
      <w:bookmarkStart w:id="78" w:name="_Ref34463109"/>
      <w:bookmarkStart w:id="79" w:name="_Ref34463179"/>
      <w:bookmarkStart w:id="80" w:name="_Toc34493029"/>
      <w:r>
        <w:t xml:space="preserve">Figure </w:t>
      </w:r>
      <w:r w:rsidR="00AE64B6">
        <w:fldChar w:fldCharType="begin"/>
      </w:r>
      <w:r w:rsidR="00AE64B6">
        <w:instrText xml:space="preserve"> SEQ Figure \* ARABIC </w:instrText>
      </w:r>
      <w:r w:rsidR="00AE64B6">
        <w:fldChar w:fldCharType="separate"/>
      </w:r>
      <w:r w:rsidR="00047019">
        <w:rPr>
          <w:noProof/>
        </w:rPr>
        <w:t>5</w:t>
      </w:r>
      <w:r w:rsidR="00AE64B6">
        <w:rPr>
          <w:noProof/>
        </w:rPr>
        <w:fldChar w:fldCharType="end"/>
      </w:r>
      <w:r>
        <w:t xml:space="preserve">: </w:t>
      </w:r>
      <w:r w:rsidRPr="003A2D83">
        <w:t>Diagram showing MobileNetv2 layers (</w:t>
      </w:r>
      <w:r w:rsidR="00B47ECE">
        <w:t>39</w:t>
      </w:r>
      <w:r w:rsidRPr="003A2D83">
        <w:t>)</w:t>
      </w:r>
      <w:bookmarkEnd w:id="77"/>
      <w:bookmarkEnd w:id="78"/>
      <w:bookmarkEnd w:id="79"/>
      <w:bookmarkEnd w:id="80"/>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81" w:name="_Toc21975768"/>
      <w:bookmarkStart w:id="82" w:name="_Toc33510319"/>
      <w:r>
        <w:t xml:space="preserve">2.3. </w:t>
      </w:r>
      <w:bookmarkEnd w:id="81"/>
      <w:r w:rsidR="002636E3">
        <w:t>Research Topic 2</w:t>
      </w:r>
      <w:bookmarkEnd w:id="82"/>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FC3B6E5" w:rsidR="00590C81" w:rsidRPr="00590C81" w:rsidRDefault="00F92FAE" w:rsidP="00F92FAE">
      <w:pPr>
        <w:pStyle w:val="Caption"/>
        <w:rPr>
          <w:highlight w:val="lightGray"/>
        </w:rPr>
      </w:pPr>
      <w:bookmarkStart w:id="83" w:name="_Toc34493030"/>
      <w:r>
        <w:t xml:space="preserve">Figure </w:t>
      </w:r>
      <w:r w:rsidR="00AE64B6">
        <w:fldChar w:fldCharType="begin"/>
      </w:r>
      <w:r w:rsidR="00AE64B6">
        <w:instrText xml:space="preserve"> SEQ Figure \* ARABIC </w:instrText>
      </w:r>
      <w:r w:rsidR="00AE64B6">
        <w:fldChar w:fldCharType="separate"/>
      </w:r>
      <w:r w:rsidR="00047019">
        <w:rPr>
          <w:noProof/>
        </w:rPr>
        <w:t>6</w:t>
      </w:r>
      <w:r w:rsidR="00AE64B6">
        <w:rPr>
          <w:noProof/>
        </w:rPr>
        <w:fldChar w:fldCharType="end"/>
      </w:r>
      <w:r w:rsidRPr="00CC01A9">
        <w:t>: A Raspberry Pi 3 Model B</w:t>
      </w:r>
      <w:bookmarkEnd w:id="83"/>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7D1C5953" w:rsidR="00590C81" w:rsidRPr="00590C81" w:rsidRDefault="00F92FAE" w:rsidP="00F92FAE">
      <w:pPr>
        <w:pStyle w:val="Caption"/>
        <w:rPr>
          <w:highlight w:val="lightGray"/>
        </w:rPr>
      </w:pPr>
      <w:bookmarkStart w:id="84" w:name="_Toc34493031"/>
      <w:r>
        <w:t xml:space="preserve">Figure </w:t>
      </w:r>
      <w:r w:rsidR="00AE64B6">
        <w:fldChar w:fldCharType="begin"/>
      </w:r>
      <w:r w:rsidR="00AE64B6">
        <w:instrText xml:space="preserve"> SEQ Figure \* ARABIC </w:instrText>
      </w:r>
      <w:r w:rsidR="00AE64B6">
        <w:fldChar w:fldCharType="separate"/>
      </w:r>
      <w:r w:rsidR="00047019">
        <w:rPr>
          <w:noProof/>
        </w:rPr>
        <w:t>7</w:t>
      </w:r>
      <w:r w:rsidR="00AE64B6">
        <w:rPr>
          <w:noProof/>
        </w:rPr>
        <w:fldChar w:fldCharType="end"/>
      </w:r>
      <w:r w:rsidRPr="00FD786A">
        <w:t>: The Camera Module V2</w:t>
      </w:r>
      <w:bookmarkEnd w:id="84"/>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5E3DEFFB" w:rsidR="00814666" w:rsidRPr="00D904F9" w:rsidRDefault="00267BD1" w:rsidP="00D904F9">
      <w:pPr>
        <w:pStyle w:val="Caption"/>
      </w:pPr>
      <w:bookmarkStart w:id="85" w:name="_Ref34463220"/>
      <w:bookmarkStart w:id="86" w:name="_Toc34493032"/>
      <w:r>
        <w:t xml:space="preserve">Figure </w:t>
      </w:r>
      <w:r w:rsidR="00AE64B6">
        <w:fldChar w:fldCharType="begin"/>
      </w:r>
      <w:r w:rsidR="00AE64B6">
        <w:instrText xml:space="preserve"> SEQ Figure \* ARABIC </w:instrText>
      </w:r>
      <w:r w:rsidR="00AE64B6">
        <w:fldChar w:fldCharType="separate"/>
      </w:r>
      <w:r w:rsidR="00047019">
        <w:rPr>
          <w:noProof/>
        </w:rPr>
        <w:t>8</w:t>
      </w:r>
      <w:r w:rsidR="00AE64B6">
        <w:rPr>
          <w:noProof/>
        </w:rPr>
        <w:fldChar w:fldCharType="end"/>
      </w:r>
      <w:r>
        <w:t>: HC-SR04 Sensor</w:t>
      </w:r>
      <w:bookmarkEnd w:id="85"/>
      <w:bookmarkEnd w:id="86"/>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 xml:space="preserve">receives the reflected signal </w:t>
      </w:r>
      <w:r w:rsidR="0073269B" w:rsidRPr="004563B3">
        <w:lastRenderedPageBreak/>
        <w:t>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w:t>
      </w:r>
      <w:r w:rsidRPr="00F1749F">
        <w:lastRenderedPageBreak/>
        <w:t xml:space="preserve">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87" w:name="_Toc24901306"/>
      <w:bookmarkStart w:id="88" w:name="_Toc33510320"/>
      <w:r>
        <w:t xml:space="preserve">2.4. </w:t>
      </w:r>
      <w:r w:rsidRPr="00604B8B">
        <w:t>Alternative Existing Solutions to Your Problem</w:t>
      </w:r>
      <w:bookmarkEnd w:id="87"/>
      <w:bookmarkEnd w:id="88"/>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6C57D54" w:rsidR="00590C81" w:rsidRPr="00590C81" w:rsidRDefault="00F92FAE" w:rsidP="00F92FAE">
      <w:pPr>
        <w:pStyle w:val="Caption"/>
        <w:rPr>
          <w:highlight w:val="lightGray"/>
        </w:rPr>
      </w:pPr>
      <w:bookmarkStart w:id="89" w:name="_Toc34493033"/>
      <w:r>
        <w:t xml:space="preserve">Figure </w:t>
      </w:r>
      <w:r w:rsidR="00AE64B6">
        <w:fldChar w:fldCharType="begin"/>
      </w:r>
      <w:r w:rsidR="00AE64B6">
        <w:instrText xml:space="preserve"> SEQ Figure \* ARABIC </w:instrText>
      </w:r>
      <w:r w:rsidR="00AE64B6">
        <w:fldChar w:fldCharType="separate"/>
      </w:r>
      <w:r w:rsidR="00047019">
        <w:rPr>
          <w:noProof/>
        </w:rPr>
        <w:t>9</w:t>
      </w:r>
      <w:r w:rsidR="00AE64B6">
        <w:rPr>
          <w:noProof/>
        </w:rPr>
        <w:fldChar w:fldCharType="end"/>
      </w:r>
      <w:r w:rsidRPr="006A4107">
        <w:t>: MiniGuide</w:t>
      </w:r>
      <w:bookmarkEnd w:id="89"/>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52211D20" w:rsidR="00590C81" w:rsidRPr="00F92FAE" w:rsidRDefault="00F92FAE" w:rsidP="00F92FAE">
      <w:pPr>
        <w:pStyle w:val="Caption"/>
      </w:pPr>
      <w:bookmarkStart w:id="90" w:name="_Toc34493034"/>
      <w:r>
        <w:t xml:space="preserve">Figure </w:t>
      </w:r>
      <w:r w:rsidR="00AE64B6">
        <w:fldChar w:fldCharType="begin"/>
      </w:r>
      <w:r w:rsidR="00AE64B6">
        <w:instrText xml:space="preserve"> SEQ Figure \* ARABIC </w:instrText>
      </w:r>
      <w:r w:rsidR="00AE64B6">
        <w:fldChar w:fldCharType="separate"/>
      </w:r>
      <w:r w:rsidR="00047019">
        <w:rPr>
          <w:noProof/>
        </w:rPr>
        <w:t>10</w:t>
      </w:r>
      <w:r w:rsidR="00AE64B6">
        <w:rPr>
          <w:noProof/>
        </w:rPr>
        <w:fldChar w:fldCharType="end"/>
      </w:r>
      <w:r w:rsidRPr="00936BC1">
        <w:t>: The Ray Electronic Mobility Guide</w:t>
      </w:r>
      <w:bookmarkEnd w:id="90"/>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w:t>
      </w:r>
      <w:r w:rsidRPr="00CE2247">
        <w:rPr>
          <w:rFonts w:asciiTheme="minorHAnsi" w:hAnsiTheme="minorHAnsi" w:cstheme="minorHAnsi"/>
          <w:sz w:val="22"/>
          <w:szCs w:val="22"/>
        </w:rPr>
        <w:lastRenderedPageBreak/>
        <w:t>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w:t>
      </w:r>
      <w:r w:rsidR="00EA6FF6" w:rsidRPr="00CE2247">
        <w:rPr>
          <w:rFonts w:asciiTheme="minorHAnsi" w:hAnsiTheme="minorHAnsi" w:cstheme="minorHAnsi"/>
          <w:sz w:val="22"/>
          <w:szCs w:val="22"/>
        </w:rPr>
        <w:lastRenderedPageBreak/>
        <w:t>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91" w:name="_Toc25511405"/>
      <w:bookmarkStart w:id="92" w:name="_Toc33974973"/>
      <w:r w:rsidRPr="00CB3642">
        <w:t xml:space="preserve">Table </w:t>
      </w:r>
      <w:r w:rsidR="00AE64B6">
        <w:fldChar w:fldCharType="begin"/>
      </w:r>
      <w:r w:rsidR="00AE64B6">
        <w:instrText xml:space="preserve"> SEQ Table \* ARABIC </w:instrText>
      </w:r>
      <w:r w:rsidR="00AE64B6">
        <w:fldChar w:fldCharType="separate"/>
      </w:r>
      <w:r w:rsidR="005C3970">
        <w:rPr>
          <w:noProof/>
        </w:rPr>
        <w:t>3</w:t>
      </w:r>
      <w:r w:rsidR="00AE64B6">
        <w:rPr>
          <w:noProof/>
        </w:rPr>
        <w:fldChar w:fldCharType="end"/>
      </w:r>
      <w:r w:rsidRPr="00CB3642">
        <w:t xml:space="preserve">: Table </w:t>
      </w:r>
      <w:r w:rsidRPr="00781D53">
        <w:t>showing features of each project</w:t>
      </w:r>
      <w:bookmarkEnd w:id="91"/>
      <w:bookmarkEnd w:id="92"/>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93" w:name="_Toc21975770"/>
      <w:bookmarkStart w:id="94" w:name="_Toc33510321"/>
      <w:r>
        <w:t>2.</w:t>
      </w:r>
      <w:r w:rsidR="00590C81">
        <w:t>5</w:t>
      </w:r>
      <w:r>
        <w:t>. Existing Final Year Projects</w:t>
      </w:r>
      <w:bookmarkEnd w:id="93"/>
      <w:bookmarkEnd w:id="94"/>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95" w:name="_Toc21975771"/>
      <w:bookmarkStart w:id="96" w:name="_Toc33510322"/>
      <w:r w:rsidRPr="002178CA">
        <w:t>2.</w:t>
      </w:r>
      <w:r w:rsidR="00590C81" w:rsidRPr="002178CA">
        <w:t>6</w:t>
      </w:r>
      <w:r w:rsidRPr="002178CA">
        <w:t>. Conclusions</w:t>
      </w:r>
      <w:bookmarkEnd w:id="95"/>
      <w:bookmarkEnd w:id="96"/>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97" w:name="_Toc33510323"/>
      <w:r>
        <w:lastRenderedPageBreak/>
        <w:t xml:space="preserve">3. </w:t>
      </w:r>
      <w:r w:rsidRPr="002178CA">
        <w:t>Design</w:t>
      </w:r>
      <w:bookmarkEnd w:id="97"/>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98" w:name="_Toc21975773"/>
      <w:bookmarkStart w:id="99" w:name="_Toc33510324"/>
      <w:r>
        <w:t>3.1 Introduction</w:t>
      </w:r>
      <w:bookmarkEnd w:id="98"/>
      <w:bookmarkEnd w:id="99"/>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00" w:name="_Toc21975774"/>
      <w:bookmarkStart w:id="101" w:name="_Hlk32829007"/>
      <w:bookmarkStart w:id="102" w:name="_Toc33510325"/>
      <w:r>
        <w:t xml:space="preserve">3.2. </w:t>
      </w:r>
      <w:bookmarkEnd w:id="100"/>
      <w:r w:rsidR="00906C91">
        <w:t>Methodology</w:t>
      </w:r>
      <w:bookmarkEnd w:id="101"/>
      <w:bookmarkEnd w:id="102"/>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2FD1FC63" w:rsidR="00254A9E" w:rsidRDefault="00F92FAE" w:rsidP="00F92FAE">
      <w:pPr>
        <w:pStyle w:val="Caption"/>
      </w:pPr>
      <w:bookmarkStart w:id="103" w:name="_Ref34463252"/>
      <w:bookmarkStart w:id="104" w:name="_Toc34493035"/>
      <w:r>
        <w:t xml:space="preserve">Figure </w:t>
      </w:r>
      <w:r w:rsidR="00AE64B6">
        <w:fldChar w:fldCharType="begin"/>
      </w:r>
      <w:r w:rsidR="00AE64B6">
        <w:instrText xml:space="preserve"> SEQ Figure \* ARABIC </w:instrText>
      </w:r>
      <w:r w:rsidR="00AE64B6">
        <w:fldChar w:fldCharType="separate"/>
      </w:r>
      <w:r w:rsidR="00047019">
        <w:rPr>
          <w:noProof/>
        </w:rPr>
        <w:t>11</w:t>
      </w:r>
      <w:r w:rsidR="00AE64B6">
        <w:rPr>
          <w:noProof/>
        </w:rPr>
        <w:fldChar w:fldCharType="end"/>
      </w:r>
      <w:r w:rsidRPr="00232A2C">
        <w:t>: The Agile Methodology (28)</w:t>
      </w:r>
      <w:bookmarkEnd w:id="103"/>
      <w:bookmarkEnd w:id="104"/>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0EE026CB" w:rsidR="00906C91" w:rsidRPr="00CB2689" w:rsidRDefault="00F92FAE" w:rsidP="00F92FAE">
      <w:pPr>
        <w:pStyle w:val="Caption"/>
        <w:rPr>
          <w:i w:val="0"/>
          <w:iCs w:val="0"/>
          <w:highlight w:val="lightGray"/>
        </w:rPr>
      </w:pPr>
      <w:bookmarkStart w:id="105" w:name="_Ref34462723"/>
      <w:bookmarkStart w:id="106" w:name="_Toc34493036"/>
      <w:r>
        <w:t xml:space="preserve">Figure </w:t>
      </w:r>
      <w:r w:rsidR="00AE64B6">
        <w:fldChar w:fldCharType="begin"/>
      </w:r>
      <w:r w:rsidR="00AE64B6">
        <w:instrText xml:space="preserve"> SEQ Figure \* ARABIC </w:instrText>
      </w:r>
      <w:r w:rsidR="00AE64B6">
        <w:fldChar w:fldCharType="separate"/>
      </w:r>
      <w:r w:rsidR="00047019">
        <w:rPr>
          <w:noProof/>
        </w:rPr>
        <w:t>12</w:t>
      </w:r>
      <w:r w:rsidR="00AE64B6">
        <w:rPr>
          <w:noProof/>
        </w:rPr>
        <w:fldChar w:fldCharType="end"/>
      </w:r>
      <w:r w:rsidRPr="007A6096">
        <w:t>: The Waterfall Methodology (29)</w:t>
      </w:r>
      <w:bookmarkEnd w:id="105"/>
      <w:bookmarkEnd w:id="106"/>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56889A60" w:rsidR="00254A9E" w:rsidRDefault="00F92FAE" w:rsidP="00F92FAE">
      <w:pPr>
        <w:pStyle w:val="Caption"/>
      </w:pPr>
      <w:bookmarkStart w:id="107" w:name="_Ref34462796"/>
      <w:bookmarkStart w:id="108" w:name="_Toc34493037"/>
      <w:r>
        <w:t xml:space="preserve">Figure </w:t>
      </w:r>
      <w:r w:rsidR="00AE64B6">
        <w:fldChar w:fldCharType="begin"/>
      </w:r>
      <w:r w:rsidR="00AE64B6">
        <w:instrText xml:space="preserve"> SEQ Figure \* ARABIC </w:instrText>
      </w:r>
      <w:r w:rsidR="00AE64B6">
        <w:fldChar w:fldCharType="separate"/>
      </w:r>
      <w:r w:rsidR="00047019">
        <w:rPr>
          <w:noProof/>
        </w:rPr>
        <w:t>13</w:t>
      </w:r>
      <w:r w:rsidR="00AE64B6">
        <w:rPr>
          <w:noProof/>
        </w:rPr>
        <w:fldChar w:fldCharType="end"/>
      </w:r>
      <w:r w:rsidRPr="00977716">
        <w:t>: The Feature Driven Methodology (30)</w:t>
      </w:r>
      <w:bookmarkEnd w:id="107"/>
      <w:bookmarkEnd w:id="108"/>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09" w:name="_Toc3351032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09"/>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3109CE">
        <w:t xml:space="preserve"> - 10</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10" w:name="_Toc3351032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10"/>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11" w:name="_Toc33974974"/>
      <w:r>
        <w:t xml:space="preserve">Table </w:t>
      </w:r>
      <w:r w:rsidR="00AE64B6">
        <w:fldChar w:fldCharType="begin"/>
      </w:r>
      <w:r w:rsidR="00AE64B6">
        <w:instrText xml:space="preserve"> SEQ Table \* ARABIC </w:instrText>
      </w:r>
      <w:r w:rsidR="00AE64B6">
        <w:fldChar w:fldCharType="separate"/>
      </w:r>
      <w:r>
        <w:rPr>
          <w:noProof/>
        </w:rPr>
        <w:t>4</w:t>
      </w:r>
      <w:r w:rsidR="00AE64B6">
        <w:rPr>
          <w:noProof/>
        </w:rPr>
        <w:fldChar w:fldCharType="end"/>
      </w:r>
      <w:r>
        <w:t xml:space="preserve">: </w:t>
      </w:r>
      <w:r w:rsidRPr="00C17C3F">
        <w:t>Table of requirement importance</w:t>
      </w:r>
      <w:bookmarkEnd w:id="111"/>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12" w:name="_Toc33510327"/>
      <w:r>
        <w:t>3.3. Software Design</w:t>
      </w:r>
      <w:bookmarkEnd w:id="112"/>
      <w:r>
        <w:t xml:space="preserve"> </w:t>
      </w:r>
    </w:p>
    <w:p w14:paraId="36F2C015" w14:textId="5967118E" w:rsidR="004530C2" w:rsidRPr="000234F2" w:rsidRDefault="0098585C" w:rsidP="000234F2">
      <w:pPr>
        <w:pStyle w:val="Heading2"/>
        <w:spacing w:after="240" w:line="360" w:lineRule="auto"/>
        <w:rPr>
          <w:sz w:val="22"/>
          <w:szCs w:val="22"/>
        </w:rPr>
      </w:pPr>
      <w:bookmarkStart w:id="113" w:name="_Toc33510328"/>
      <w:r w:rsidRPr="00204E8B">
        <w:rPr>
          <w:sz w:val="22"/>
          <w:szCs w:val="22"/>
        </w:rPr>
        <w:t>3.3.1 Overview of System</w:t>
      </w:r>
      <w:bookmarkEnd w:id="113"/>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100CC351" w:rsidR="00A93A4F" w:rsidRPr="001F70AA" w:rsidRDefault="00F92FAE" w:rsidP="00A93A4F">
      <w:pPr>
        <w:pStyle w:val="Caption"/>
        <w:rPr>
          <w:color w:val="4F81BD"/>
        </w:rPr>
      </w:pPr>
      <w:bookmarkStart w:id="114" w:name="_Ref34463329"/>
      <w:bookmarkStart w:id="115" w:name="_Ref34463359"/>
      <w:bookmarkStart w:id="116" w:name="_Toc34493038"/>
      <w:r w:rsidRPr="00882B9D">
        <w:t xml:space="preserve">Figure </w:t>
      </w:r>
      <w:r w:rsidR="00AE64B6">
        <w:fldChar w:fldCharType="begin"/>
      </w:r>
      <w:r w:rsidR="00AE64B6">
        <w:instrText xml:space="preserve"> SEQ Figure \* ARABIC </w:instrText>
      </w:r>
      <w:r w:rsidR="00AE64B6">
        <w:fldChar w:fldCharType="separate"/>
      </w:r>
      <w:r w:rsidR="00047019">
        <w:rPr>
          <w:noProof/>
        </w:rPr>
        <w:t>14</w:t>
      </w:r>
      <w:r w:rsidR="00AE64B6">
        <w:rPr>
          <w:noProof/>
        </w:rPr>
        <w:fldChar w:fldCharType="end"/>
      </w:r>
      <w:r w:rsidRPr="00882B9D">
        <w:t>: System Layers</w:t>
      </w:r>
      <w:bookmarkEnd w:id="114"/>
      <w:bookmarkEnd w:id="115"/>
      <w:bookmarkEnd w:id="116"/>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17" w:name="_Toc33510330"/>
      <w:r w:rsidRPr="00204E8B">
        <w:rPr>
          <w:sz w:val="22"/>
          <w:szCs w:val="22"/>
        </w:rPr>
        <w:t>3.3.</w:t>
      </w:r>
      <w:r w:rsidR="00A93A4F">
        <w:rPr>
          <w:sz w:val="22"/>
          <w:szCs w:val="22"/>
        </w:rPr>
        <w:t>2</w:t>
      </w:r>
      <w:r w:rsidRPr="00204E8B">
        <w:rPr>
          <w:sz w:val="22"/>
          <w:szCs w:val="22"/>
        </w:rPr>
        <w:t xml:space="preserve"> </w:t>
      </w:r>
      <w:bookmarkEnd w:id="117"/>
      <w:r w:rsidR="00CB301C">
        <w:rPr>
          <w:sz w:val="22"/>
          <w:szCs w:val="22"/>
        </w:rPr>
        <w:t>UML Diagrams</w:t>
      </w:r>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29E72617" w:rsidR="00254A9E" w:rsidRDefault="00F92FAE" w:rsidP="00F92FAE">
      <w:pPr>
        <w:pStyle w:val="Caption"/>
      </w:pPr>
      <w:bookmarkStart w:id="118" w:name="_Ref34463394"/>
      <w:bookmarkStart w:id="119" w:name="_Toc34493039"/>
      <w:r>
        <w:t xml:space="preserve">Figure </w:t>
      </w:r>
      <w:r w:rsidR="00AE64B6">
        <w:fldChar w:fldCharType="begin"/>
      </w:r>
      <w:r w:rsidR="00AE64B6">
        <w:instrText xml:space="preserve"> SEQ Figure \* ARABIC </w:instrText>
      </w:r>
      <w:r w:rsidR="00AE64B6">
        <w:fldChar w:fldCharType="separate"/>
      </w:r>
      <w:r w:rsidR="00047019">
        <w:rPr>
          <w:noProof/>
        </w:rPr>
        <w:t>15</w:t>
      </w:r>
      <w:r w:rsidR="00AE64B6">
        <w:rPr>
          <w:noProof/>
        </w:rPr>
        <w:fldChar w:fldCharType="end"/>
      </w:r>
      <w:r w:rsidRPr="00E4057E">
        <w:t>: Use Case Iteration 1</w:t>
      </w:r>
      <w:bookmarkEnd w:id="118"/>
      <w:bookmarkEnd w:id="119"/>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1B44F570" w:rsidR="009E53F4" w:rsidRDefault="002A2992" w:rsidP="002A2992">
      <w:pPr>
        <w:pStyle w:val="Caption"/>
      </w:pPr>
      <w:bookmarkStart w:id="120" w:name="_Toc34493040"/>
      <w:bookmarkStart w:id="121" w:name="_Ref34577551"/>
      <w:bookmarkStart w:id="122" w:name="_Ref34578599"/>
      <w:r>
        <w:t xml:space="preserve">Figure </w:t>
      </w:r>
      <w:r w:rsidR="00AE64B6">
        <w:fldChar w:fldCharType="begin"/>
      </w:r>
      <w:r w:rsidR="00AE64B6">
        <w:instrText xml:space="preserve"> SEQ Figure \* ARABIC </w:instrText>
      </w:r>
      <w:r w:rsidR="00AE64B6">
        <w:fldChar w:fldCharType="separate"/>
      </w:r>
      <w:r w:rsidR="00047019">
        <w:rPr>
          <w:noProof/>
        </w:rPr>
        <w:t>16</w:t>
      </w:r>
      <w:r w:rsidR="00AE64B6">
        <w:rPr>
          <w:noProof/>
        </w:rPr>
        <w:fldChar w:fldCharType="end"/>
      </w:r>
      <w:r>
        <w:t>: Analysis Class Iteration 1</w:t>
      </w:r>
      <w:bookmarkEnd w:id="120"/>
      <w:bookmarkEnd w:id="121"/>
      <w:bookmarkEnd w:id="122"/>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1A0FF1D" w:rsidR="00254A9E" w:rsidRDefault="00F92FAE" w:rsidP="00F92FAE">
      <w:pPr>
        <w:pStyle w:val="Caption"/>
      </w:pPr>
      <w:bookmarkStart w:id="123" w:name="_Ref34463426"/>
      <w:bookmarkStart w:id="124" w:name="_Ref34463518"/>
      <w:bookmarkStart w:id="125" w:name="_Toc34493041"/>
      <w:r>
        <w:t xml:space="preserve">Figure </w:t>
      </w:r>
      <w:r w:rsidR="00AE64B6">
        <w:fldChar w:fldCharType="begin"/>
      </w:r>
      <w:r w:rsidR="00AE64B6">
        <w:instrText xml:space="preserve"> SEQ Figure \* ARABIC </w:instrText>
      </w:r>
      <w:r w:rsidR="00AE64B6">
        <w:fldChar w:fldCharType="separate"/>
      </w:r>
      <w:r w:rsidR="00047019">
        <w:rPr>
          <w:noProof/>
        </w:rPr>
        <w:t>17</w:t>
      </w:r>
      <w:r w:rsidR="00AE64B6">
        <w:rPr>
          <w:noProof/>
        </w:rPr>
        <w:fldChar w:fldCharType="end"/>
      </w:r>
      <w:r w:rsidRPr="00CF2266">
        <w:t>: Sequence Diagram Iteration 1</w:t>
      </w:r>
      <w:bookmarkEnd w:id="123"/>
      <w:bookmarkEnd w:id="124"/>
      <w:bookmarkEnd w:id="125"/>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5CE0A69B" w:rsidR="00B73FFB" w:rsidRDefault="0031566B" w:rsidP="0031566B">
      <w:pPr>
        <w:pStyle w:val="Caption"/>
      </w:pPr>
      <w:bookmarkStart w:id="126" w:name="_Toc34493042"/>
      <w:bookmarkStart w:id="127" w:name="_Ref34577575"/>
      <w:bookmarkStart w:id="128" w:name="_Ref34581024"/>
      <w:r>
        <w:t xml:space="preserve">Figure </w:t>
      </w:r>
      <w:r w:rsidR="00AE64B6">
        <w:fldChar w:fldCharType="begin"/>
      </w:r>
      <w:r w:rsidR="00AE64B6">
        <w:instrText xml:space="preserve"> SEQ Figure \* ARABIC </w:instrText>
      </w:r>
      <w:r w:rsidR="00AE64B6">
        <w:fldChar w:fldCharType="separate"/>
      </w:r>
      <w:r w:rsidR="00047019">
        <w:rPr>
          <w:noProof/>
        </w:rPr>
        <w:t>18</w:t>
      </w:r>
      <w:r w:rsidR="00AE64B6">
        <w:rPr>
          <w:noProof/>
        </w:rPr>
        <w:fldChar w:fldCharType="end"/>
      </w:r>
      <w:r>
        <w:t>: Class Diagram Iteration 1</w:t>
      </w:r>
      <w:bookmarkEnd w:id="126"/>
      <w:bookmarkEnd w:id="127"/>
      <w:bookmarkEnd w:id="128"/>
    </w:p>
    <w:p w14:paraId="7C67FC76" w14:textId="085ED1C6" w:rsidR="0031566B" w:rsidRDefault="0031566B" w:rsidP="0031566B">
      <w:pPr>
        <w:keepNext/>
        <w:spacing w:line="360" w:lineRule="auto"/>
      </w:pPr>
    </w:p>
    <w:p w14:paraId="38A24D61" w14:textId="5B07BA50"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navigation. </w:t>
      </w:r>
      <w:r w:rsidR="00FB73A3">
        <w:t>Once the program is set up the user can begin to navigate</w:t>
      </w:r>
      <w:r w:rsidR="00A12A74">
        <w:t xml:space="preserve"> their environment</w:t>
      </w:r>
      <w:r w:rsidR="00FB73A3">
        <w:t xml:space="preserve">. The video </w:t>
      </w:r>
      <w:r w:rsidR="00FB73A3">
        <w:lastRenderedPageBreak/>
        <w:t>stream</w:t>
      </w:r>
      <w:r w:rsidR="00D504D8">
        <w:t xml:space="preserve"> of the </w:t>
      </w:r>
      <w:proofErr w:type="gramStart"/>
      <w:r w:rsidR="00D504D8">
        <w:t>users</w:t>
      </w:r>
      <w:proofErr w:type="gramEnd"/>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A29D8E9" w:rsidR="00D40D2B" w:rsidRDefault="005E0499" w:rsidP="005E0499">
      <w:pPr>
        <w:pStyle w:val="Caption"/>
      </w:pPr>
      <w:bookmarkStart w:id="129" w:name="_Ref34463459"/>
      <w:bookmarkStart w:id="130" w:name="_Ref34463561"/>
      <w:bookmarkStart w:id="131" w:name="_Toc34493043"/>
      <w:r>
        <w:t xml:space="preserve">Figure </w:t>
      </w:r>
      <w:r w:rsidR="00AE64B6">
        <w:fldChar w:fldCharType="begin"/>
      </w:r>
      <w:r w:rsidR="00AE64B6">
        <w:instrText xml:space="preserve"> SEQ Figure \* ARABIC </w:instrText>
      </w:r>
      <w:r w:rsidR="00AE64B6">
        <w:fldChar w:fldCharType="separate"/>
      </w:r>
      <w:r w:rsidR="00047019">
        <w:rPr>
          <w:noProof/>
        </w:rPr>
        <w:t>19</w:t>
      </w:r>
      <w:r w:rsidR="00AE64B6">
        <w:rPr>
          <w:noProof/>
        </w:rPr>
        <w:fldChar w:fldCharType="end"/>
      </w:r>
      <w:r>
        <w:t>: Use Case Iteration 2</w:t>
      </w:r>
      <w:bookmarkEnd w:id="129"/>
      <w:bookmarkEnd w:id="130"/>
      <w:bookmarkEnd w:id="131"/>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29D786A" w:rsidR="00153538" w:rsidRDefault="00D01599" w:rsidP="00D01599">
      <w:pPr>
        <w:pStyle w:val="Caption"/>
      </w:pPr>
      <w:bookmarkStart w:id="132" w:name="_Toc34493044"/>
      <w:bookmarkStart w:id="133" w:name="_Ref34578490"/>
      <w:bookmarkStart w:id="134" w:name="_Ref34581715"/>
      <w:r>
        <w:t xml:space="preserve">Figure </w:t>
      </w:r>
      <w:r w:rsidR="00AE64B6">
        <w:fldChar w:fldCharType="begin"/>
      </w:r>
      <w:r w:rsidR="00AE64B6">
        <w:instrText xml:space="preserve"> SEQ Figure \* ARABIC </w:instrText>
      </w:r>
      <w:r w:rsidR="00AE64B6">
        <w:fldChar w:fldCharType="separate"/>
      </w:r>
      <w:r w:rsidR="00047019">
        <w:rPr>
          <w:noProof/>
        </w:rPr>
        <w:t>20</w:t>
      </w:r>
      <w:r w:rsidR="00AE64B6">
        <w:rPr>
          <w:noProof/>
        </w:rPr>
        <w:fldChar w:fldCharType="end"/>
      </w:r>
      <w:r>
        <w:t>: Analysis Class Iteration 2</w:t>
      </w:r>
      <w:bookmarkEnd w:id="132"/>
      <w:bookmarkEnd w:id="133"/>
      <w:bookmarkEnd w:id="134"/>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674E85A" w:rsidR="00D40D2B" w:rsidRDefault="005E0499" w:rsidP="005E0499">
      <w:pPr>
        <w:pStyle w:val="Caption"/>
      </w:pPr>
      <w:bookmarkStart w:id="135" w:name="_Ref34463490"/>
      <w:bookmarkStart w:id="136" w:name="_Ref34463608"/>
      <w:bookmarkStart w:id="137" w:name="_Toc34493045"/>
      <w:r>
        <w:t xml:space="preserve">Figure </w:t>
      </w:r>
      <w:r w:rsidR="00AE64B6">
        <w:fldChar w:fldCharType="begin"/>
      </w:r>
      <w:r w:rsidR="00AE64B6">
        <w:instrText xml:space="preserve"> SEQ Figure \* ARABIC </w:instrText>
      </w:r>
      <w:r w:rsidR="00AE64B6">
        <w:fldChar w:fldCharType="separate"/>
      </w:r>
      <w:r w:rsidR="00047019">
        <w:rPr>
          <w:noProof/>
        </w:rPr>
        <w:t>21</w:t>
      </w:r>
      <w:r w:rsidR="00AE64B6">
        <w:rPr>
          <w:noProof/>
        </w:rPr>
        <w:fldChar w:fldCharType="end"/>
      </w:r>
      <w:r>
        <w:t>: Sequence Diagram Iteration 2</w:t>
      </w:r>
      <w:bookmarkEnd w:id="135"/>
      <w:bookmarkEnd w:id="136"/>
      <w:bookmarkEnd w:id="137"/>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3920C1BA" w:rsidR="000566F8" w:rsidRDefault="00D01599" w:rsidP="00D01599">
      <w:pPr>
        <w:pStyle w:val="Caption"/>
        <w:rPr>
          <w:b/>
          <w:bCs/>
        </w:rPr>
      </w:pPr>
      <w:bookmarkStart w:id="138" w:name="_Toc34493046"/>
      <w:bookmarkStart w:id="139" w:name="_Ref34580936"/>
      <w:bookmarkStart w:id="140" w:name="_Ref34580943"/>
      <w:bookmarkStart w:id="141" w:name="_Ref34580949"/>
      <w:bookmarkStart w:id="142" w:name="_Ref34582424"/>
      <w:r>
        <w:t xml:space="preserve">Figure </w:t>
      </w:r>
      <w:r w:rsidR="00AE64B6">
        <w:fldChar w:fldCharType="begin"/>
      </w:r>
      <w:r w:rsidR="00AE64B6">
        <w:instrText xml:space="preserve"> SEQ Figure \* ARABIC </w:instrText>
      </w:r>
      <w:r w:rsidR="00AE64B6">
        <w:fldChar w:fldCharType="separate"/>
      </w:r>
      <w:r w:rsidR="00047019">
        <w:rPr>
          <w:noProof/>
        </w:rPr>
        <w:t>22</w:t>
      </w:r>
      <w:r w:rsidR="00AE64B6">
        <w:rPr>
          <w:noProof/>
        </w:rPr>
        <w:fldChar w:fldCharType="end"/>
      </w:r>
      <w:bookmarkEnd w:id="140"/>
      <w:r>
        <w:t>: Class Diagram Iteration 2</w:t>
      </w:r>
      <w:bookmarkEnd w:id="138"/>
      <w:bookmarkEnd w:id="139"/>
      <w:bookmarkEnd w:id="141"/>
      <w:bookmarkEnd w:id="142"/>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w:t>
      </w:r>
      <w:r w:rsidR="005B0A69">
        <w:t>, using the attached microphone,</w:t>
      </w:r>
      <w:r w:rsidR="005B0A69">
        <w:t xml:space="preserv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36883CC" w:rsidR="00D40D2B" w:rsidRDefault="005E0499" w:rsidP="005E0499">
      <w:pPr>
        <w:pStyle w:val="Caption"/>
      </w:pPr>
      <w:bookmarkStart w:id="143" w:name="_Ref34463541"/>
      <w:bookmarkStart w:id="144" w:name="_Toc34493047"/>
      <w:r>
        <w:t xml:space="preserve">Figure </w:t>
      </w:r>
      <w:r w:rsidR="00AE64B6">
        <w:fldChar w:fldCharType="begin"/>
      </w:r>
      <w:r w:rsidR="00AE64B6">
        <w:instrText xml:space="preserve"> SEQ Figure \* ARABIC </w:instrText>
      </w:r>
      <w:r w:rsidR="00AE64B6">
        <w:fldChar w:fldCharType="separate"/>
      </w:r>
      <w:r w:rsidR="00047019">
        <w:rPr>
          <w:noProof/>
        </w:rPr>
        <w:t>23</w:t>
      </w:r>
      <w:r w:rsidR="00AE64B6">
        <w:rPr>
          <w:noProof/>
        </w:rPr>
        <w:fldChar w:fldCharType="end"/>
      </w:r>
      <w:r>
        <w:t>: Use Case Iteration 3</w:t>
      </w:r>
      <w:bookmarkEnd w:id="143"/>
      <w:bookmarkEnd w:id="144"/>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220280E9" w:rsidR="00F47819" w:rsidRDefault="00D01599" w:rsidP="00F47819">
      <w:pPr>
        <w:pStyle w:val="Caption"/>
      </w:pPr>
      <w:bookmarkStart w:id="145" w:name="_Toc34493048"/>
      <w:bookmarkStart w:id="146" w:name="_Ref34581646"/>
      <w:r>
        <w:t xml:space="preserve">Figure </w:t>
      </w:r>
      <w:r w:rsidR="00AE64B6">
        <w:fldChar w:fldCharType="begin"/>
      </w:r>
      <w:r w:rsidR="00AE64B6">
        <w:instrText xml:space="preserve"> SEQ Figure \* ARABIC </w:instrText>
      </w:r>
      <w:r w:rsidR="00AE64B6">
        <w:fldChar w:fldCharType="separate"/>
      </w:r>
      <w:r w:rsidR="00047019">
        <w:rPr>
          <w:noProof/>
        </w:rPr>
        <w:t>24</w:t>
      </w:r>
      <w:r w:rsidR="00AE64B6">
        <w:rPr>
          <w:noProof/>
        </w:rPr>
        <w:fldChar w:fldCharType="end"/>
      </w:r>
      <w:r>
        <w:t>: Analysis Class Iteration 3</w:t>
      </w:r>
      <w:bookmarkEnd w:id="145"/>
      <w:bookmarkEnd w:id="146"/>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w:instrText>
      </w:r>
      <w:r>
        <w:instrText xml:space="preserve">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w:instrText>
      </w:r>
      <w:r>
        <w:instrText xml:space="preserve">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2FAD9A77"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47" w:name="_Ref34463585"/>
      <w:bookmarkStart w:id="148" w:name="_Toc34493049"/>
      <w:r>
        <w:t xml:space="preserve">Figure </w:t>
      </w:r>
      <w:r w:rsidR="00AE64B6">
        <w:fldChar w:fldCharType="begin"/>
      </w:r>
      <w:r w:rsidR="00AE64B6">
        <w:instrText xml:space="preserve"> SEQ Figure \* ARABIC </w:instrText>
      </w:r>
      <w:r w:rsidR="00AE64B6">
        <w:fldChar w:fldCharType="separate"/>
      </w:r>
      <w:r w:rsidR="00047019">
        <w:rPr>
          <w:noProof/>
        </w:rPr>
        <w:t>25</w:t>
      </w:r>
      <w:r w:rsidR="00AE64B6">
        <w:rPr>
          <w:noProof/>
        </w:rPr>
        <w:fldChar w:fldCharType="end"/>
      </w:r>
      <w:r>
        <w:t>: Sequence Diagram Iteration 3</w:t>
      </w:r>
      <w:bookmarkEnd w:id="147"/>
      <w:bookmarkEnd w:id="148"/>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1548FAA7" w:rsidR="00D01599" w:rsidRPr="00E67279" w:rsidRDefault="00D01599" w:rsidP="00D01599">
      <w:pPr>
        <w:pStyle w:val="Caption"/>
        <w:rPr>
          <w:b/>
          <w:bCs/>
        </w:rPr>
      </w:pPr>
      <w:bookmarkStart w:id="149" w:name="_Toc34493050"/>
      <w:bookmarkStart w:id="150" w:name="_Ref34582369"/>
      <w:r>
        <w:t xml:space="preserve">Figure </w:t>
      </w:r>
      <w:r w:rsidR="00AE64B6">
        <w:fldChar w:fldCharType="begin"/>
      </w:r>
      <w:r w:rsidR="00AE64B6">
        <w:instrText xml:space="preserve"> SEQ Figure \* ARABIC </w:instrText>
      </w:r>
      <w:r w:rsidR="00AE64B6">
        <w:fldChar w:fldCharType="separate"/>
      </w:r>
      <w:r w:rsidR="00047019">
        <w:rPr>
          <w:noProof/>
        </w:rPr>
        <w:t>26</w:t>
      </w:r>
      <w:r w:rsidR="00AE64B6">
        <w:rPr>
          <w:noProof/>
        </w:rPr>
        <w:fldChar w:fldCharType="end"/>
      </w:r>
      <w:r>
        <w:t>: Class Diagram Iteration 3</w:t>
      </w:r>
      <w:bookmarkEnd w:id="149"/>
      <w:bookmarkEnd w:id="150"/>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input this through the attached microphone. This entered address is sent to the GPS Navigation class to compute the directions needed to reach the specified destination. From </w:t>
      </w:r>
      <w:r w:rsidR="007555E5">
        <w:lastRenderedPageBreak/>
        <w:t>there the Navigation Assistant class implements object as normal. Once the user has finished their navigation the device is powered off using the Power Off class.</w:t>
      </w:r>
    </w:p>
    <w:p w14:paraId="353FA9F1" w14:textId="77777777" w:rsidR="00D40D2B" w:rsidRPr="00D40D2B" w:rsidRDefault="00D40D2B" w:rsidP="0098585C">
      <w:pPr>
        <w:spacing w:line="360" w:lineRule="auto"/>
        <w:rPr>
          <w:color w:val="4F81BD"/>
        </w:rPr>
      </w:pPr>
    </w:p>
    <w:p w14:paraId="275577C1" w14:textId="0370A5C3" w:rsidR="007A7F1C" w:rsidRPr="0079038B" w:rsidRDefault="007A7F1C" w:rsidP="007A7F1C">
      <w:pPr>
        <w:pStyle w:val="Heading2"/>
        <w:rPr>
          <w:highlight w:val="green"/>
        </w:rPr>
      </w:pPr>
      <w:bookmarkStart w:id="151" w:name="_Toc21975775"/>
      <w:bookmarkStart w:id="152" w:name="_Toc33510331"/>
      <w:r w:rsidRPr="0079038B">
        <w:rPr>
          <w:highlight w:val="green"/>
        </w:rPr>
        <w:t>3.</w:t>
      </w:r>
      <w:r w:rsidR="004D6198" w:rsidRPr="0079038B">
        <w:rPr>
          <w:highlight w:val="green"/>
        </w:rPr>
        <w:t>4</w:t>
      </w:r>
      <w:r w:rsidRPr="0079038B">
        <w:rPr>
          <w:highlight w:val="green"/>
        </w:rPr>
        <w:t xml:space="preserve">. </w:t>
      </w:r>
      <w:bookmarkEnd w:id="151"/>
      <w:r w:rsidR="002636E3" w:rsidRPr="0079038B">
        <w:rPr>
          <w:highlight w:val="green"/>
        </w:rPr>
        <w:t>Software Test Plan</w:t>
      </w:r>
      <w:bookmarkEnd w:id="152"/>
    </w:p>
    <w:p w14:paraId="14DFE801" w14:textId="77777777" w:rsidR="007A7F1C" w:rsidRPr="0079038B" w:rsidRDefault="007A7F1C" w:rsidP="007A7F1C">
      <w:pPr>
        <w:rPr>
          <w:highlight w:val="green"/>
        </w:rPr>
      </w:pPr>
    </w:p>
    <w:p w14:paraId="6CD42D60" w14:textId="4B7BB46F" w:rsidR="007A7F1C" w:rsidRPr="00404ACA" w:rsidRDefault="007A7F1C" w:rsidP="007A7F1C">
      <w:pPr>
        <w:rPr>
          <w:b/>
          <w:bCs/>
        </w:rPr>
      </w:pPr>
      <w:r w:rsidRPr="0079038B">
        <w:rPr>
          <w:highlight w:val="green"/>
        </w:rPr>
        <w:t>Include a diagram</w:t>
      </w:r>
      <w:r w:rsidR="00404ACA" w:rsidRPr="0079038B">
        <w:rPr>
          <w:highlight w:val="green"/>
        </w:rPr>
        <w:t xml:space="preserve"> (</w:t>
      </w:r>
      <w:r w:rsidR="00404ACA" w:rsidRPr="0079038B">
        <w:rPr>
          <w:b/>
          <w:bCs/>
          <w:highlight w:val="green"/>
        </w:rPr>
        <w:t>UNITTESTS?)</w:t>
      </w:r>
    </w:p>
    <w:p w14:paraId="51585B66" w14:textId="77777777" w:rsidR="00306C53" w:rsidRPr="007B63DE" w:rsidRDefault="00306C53" w:rsidP="007A7F1C"/>
    <w:p w14:paraId="2E238CD9" w14:textId="2A817F64" w:rsidR="007A7F1C" w:rsidRDefault="007A7F1C" w:rsidP="007A7F1C">
      <w:pPr>
        <w:pStyle w:val="Heading2"/>
      </w:pPr>
      <w:bookmarkStart w:id="153" w:name="_Toc21975776"/>
      <w:bookmarkStart w:id="154" w:name="_Toc33510332"/>
      <w:r>
        <w:t>3.</w:t>
      </w:r>
      <w:r w:rsidR="004D6198">
        <w:t>5</w:t>
      </w:r>
      <w:r>
        <w:t>. Front-End</w:t>
      </w:r>
      <w:bookmarkEnd w:id="153"/>
      <w:bookmarkEnd w:id="154"/>
    </w:p>
    <w:p w14:paraId="24DF1C07" w14:textId="77777777" w:rsidR="007A7F1C" w:rsidRDefault="007A7F1C" w:rsidP="007A7F1C"/>
    <w:p w14:paraId="41044175" w14:textId="77777777" w:rsidR="00386151" w:rsidRDefault="0054161E" w:rsidP="007A7F1C">
      <w:r>
        <w:rPr>
          <w:noProof/>
        </w:rPr>
        <w:drawing>
          <wp:inline distT="0" distB="0" distL="0" distR="0" wp14:anchorId="7B5ACCB5" wp14:editId="178B7F0B">
            <wp:extent cx="4535595" cy="3086100"/>
            <wp:effectExtent l="0" t="0" r="0" b="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17283" t="16452" b="41338"/>
                    <a:stretch/>
                  </pic:blipFill>
                  <pic:spPr bwMode="auto">
                    <a:xfrm>
                      <a:off x="0" y="0"/>
                      <a:ext cx="4538644" cy="3088175"/>
                    </a:xfrm>
                    <a:prstGeom prst="rect">
                      <a:avLst/>
                    </a:prstGeom>
                    <a:ln>
                      <a:noFill/>
                    </a:ln>
                    <a:extLst>
                      <a:ext uri="{53640926-AAD7-44D8-BBD7-CCE9431645EC}">
                        <a14:shadowObscured xmlns:a14="http://schemas.microsoft.com/office/drawing/2010/main"/>
                      </a:ext>
                    </a:extLst>
                  </pic:spPr>
                </pic:pic>
              </a:graphicData>
            </a:graphic>
          </wp:inline>
        </w:drawing>
      </w:r>
    </w:p>
    <w:p w14:paraId="26852A55" w14:textId="19934819" w:rsidR="00386151" w:rsidRDefault="00386151" w:rsidP="007A7F1C"/>
    <w:p w14:paraId="424199E2" w14:textId="12F6E7D5" w:rsidR="002A1FFD" w:rsidRPr="002A1FFD" w:rsidRDefault="002A1FFD" w:rsidP="007A7F1C">
      <w:pPr>
        <w:pStyle w:val="ListParagraph"/>
        <w:numPr>
          <w:ilvl w:val="0"/>
          <w:numId w:val="15"/>
        </w:numPr>
        <w:rPr>
          <w:highlight w:val="yellow"/>
        </w:rPr>
      </w:pPr>
      <w:r w:rsidRPr="00B27A9D">
        <w:rPr>
          <w:highlight w:val="yellow"/>
        </w:rPr>
        <w:t xml:space="preserve">prototype how the device will look and how it will be worn by a user </w:t>
      </w:r>
    </w:p>
    <w:p w14:paraId="0F867ACE" w14:textId="3521F240" w:rsidR="00823F8E" w:rsidRDefault="00386151" w:rsidP="000C1FF5">
      <w:pPr>
        <w:pStyle w:val="ListParagraph"/>
        <w:numPr>
          <w:ilvl w:val="0"/>
          <w:numId w:val="15"/>
        </w:numPr>
        <w:rPr>
          <w:highlight w:val="yellow"/>
        </w:rPr>
      </w:pPr>
      <w:r w:rsidRPr="00823F8E">
        <w:rPr>
          <w:highlight w:val="yellow"/>
        </w:rPr>
        <w:t>Image above shows device created for this project – attached to belt using Velcro</w:t>
      </w:r>
    </w:p>
    <w:p w14:paraId="72574AAD" w14:textId="510D02C3" w:rsidR="00823F8E" w:rsidRDefault="00823F8E" w:rsidP="000C1FF5">
      <w:pPr>
        <w:pStyle w:val="ListParagraph"/>
        <w:numPr>
          <w:ilvl w:val="0"/>
          <w:numId w:val="15"/>
        </w:numPr>
        <w:rPr>
          <w:highlight w:val="yellow"/>
        </w:rPr>
      </w:pPr>
      <w:r>
        <w:rPr>
          <w:highlight w:val="yellow"/>
        </w:rPr>
        <w:t xml:space="preserve">Above image shows the hardware needed to achieve the top tier of project – i.e. instructions </w:t>
      </w:r>
    </w:p>
    <w:p w14:paraId="0BC1C808" w14:textId="2BFE35B2" w:rsidR="00823F8E" w:rsidRPr="00823F8E" w:rsidRDefault="00823F8E" w:rsidP="00823F8E">
      <w:pPr>
        <w:pStyle w:val="ListParagraph"/>
        <w:numPr>
          <w:ilvl w:val="0"/>
          <w:numId w:val="15"/>
        </w:numPr>
        <w:rPr>
          <w:highlight w:val="yellow"/>
        </w:rPr>
      </w:pPr>
      <w:r>
        <w:rPr>
          <w:highlight w:val="yellow"/>
        </w:rPr>
        <w:t>Where the user environment interacts with the device programs (hardware does this)</w:t>
      </w:r>
    </w:p>
    <w:p w14:paraId="2A076177" w14:textId="37E60CD1" w:rsidR="002A1FFD" w:rsidRPr="00823F8E" w:rsidRDefault="002A1FFD" w:rsidP="000C1FF5">
      <w:pPr>
        <w:pStyle w:val="ListParagraph"/>
        <w:numPr>
          <w:ilvl w:val="0"/>
          <w:numId w:val="15"/>
        </w:numPr>
        <w:rPr>
          <w:highlight w:val="yellow"/>
        </w:rPr>
      </w:pPr>
      <w:r w:rsidRPr="00823F8E">
        <w:rPr>
          <w:highlight w:val="yellow"/>
        </w:rPr>
        <w:t>Sensor</w:t>
      </w:r>
    </w:p>
    <w:p w14:paraId="5E3D0170" w14:textId="74509EF1" w:rsidR="002A1FFD" w:rsidRDefault="002A1FFD" w:rsidP="002A1FFD">
      <w:pPr>
        <w:pStyle w:val="ListParagraph"/>
        <w:numPr>
          <w:ilvl w:val="1"/>
          <w:numId w:val="15"/>
        </w:numPr>
        <w:rPr>
          <w:highlight w:val="yellow"/>
        </w:rPr>
      </w:pPr>
      <w:r w:rsidRPr="002A1FFD">
        <w:rPr>
          <w:highlight w:val="yellow"/>
        </w:rPr>
        <w:t>What it is used for</w:t>
      </w:r>
    </w:p>
    <w:p w14:paraId="38367741" w14:textId="625CFD78" w:rsidR="00823F8E" w:rsidRDefault="00823F8E" w:rsidP="00823F8E">
      <w:pPr>
        <w:pStyle w:val="ListParagraph"/>
        <w:numPr>
          <w:ilvl w:val="2"/>
          <w:numId w:val="15"/>
        </w:numPr>
        <w:rPr>
          <w:highlight w:val="yellow"/>
        </w:rPr>
      </w:pPr>
      <w:r>
        <w:rPr>
          <w:highlight w:val="yellow"/>
        </w:rPr>
        <w:t>Gather the distance a user is from the closest object</w:t>
      </w:r>
    </w:p>
    <w:p w14:paraId="2474DF1A" w14:textId="2943F41E" w:rsidR="00823F8E" w:rsidRPr="00823F8E" w:rsidRDefault="00823F8E" w:rsidP="00823F8E">
      <w:pPr>
        <w:pStyle w:val="ListParagraph"/>
        <w:numPr>
          <w:ilvl w:val="2"/>
          <w:numId w:val="15"/>
        </w:numPr>
        <w:rPr>
          <w:highlight w:val="yellow"/>
        </w:rPr>
      </w:pPr>
      <w:r>
        <w:rPr>
          <w:highlight w:val="yellow"/>
        </w:rPr>
        <w:t xml:space="preserve">Used to warn user of up and coming obstacles so that the user can navigate to avoid it </w:t>
      </w:r>
    </w:p>
    <w:p w14:paraId="549B322E" w14:textId="77777777" w:rsidR="002A1FFD" w:rsidRPr="002A1FFD" w:rsidRDefault="002A1FFD" w:rsidP="002A1FFD">
      <w:pPr>
        <w:pStyle w:val="ListParagraph"/>
        <w:numPr>
          <w:ilvl w:val="0"/>
          <w:numId w:val="15"/>
        </w:numPr>
        <w:rPr>
          <w:highlight w:val="yellow"/>
        </w:rPr>
      </w:pPr>
      <w:proofErr w:type="spellStart"/>
      <w:r w:rsidRPr="002A1FFD">
        <w:rPr>
          <w:highlight w:val="yellow"/>
        </w:rPr>
        <w:t>Picamera</w:t>
      </w:r>
      <w:proofErr w:type="spellEnd"/>
    </w:p>
    <w:p w14:paraId="04CDFEFA" w14:textId="29844089" w:rsidR="002A1FFD" w:rsidRDefault="002A1FFD" w:rsidP="002A1FFD">
      <w:pPr>
        <w:pStyle w:val="ListParagraph"/>
        <w:numPr>
          <w:ilvl w:val="1"/>
          <w:numId w:val="15"/>
        </w:numPr>
        <w:rPr>
          <w:highlight w:val="yellow"/>
        </w:rPr>
      </w:pPr>
      <w:r w:rsidRPr="002A1FFD">
        <w:rPr>
          <w:highlight w:val="yellow"/>
        </w:rPr>
        <w:t>What it is used for</w:t>
      </w:r>
    </w:p>
    <w:p w14:paraId="51AC8FB3" w14:textId="0681B219" w:rsidR="002B0912" w:rsidRDefault="002B0912" w:rsidP="002B0912">
      <w:pPr>
        <w:pStyle w:val="ListParagraph"/>
        <w:numPr>
          <w:ilvl w:val="2"/>
          <w:numId w:val="15"/>
        </w:numPr>
        <w:rPr>
          <w:highlight w:val="yellow"/>
        </w:rPr>
      </w:pPr>
      <w:r>
        <w:rPr>
          <w:highlight w:val="yellow"/>
        </w:rPr>
        <w:t>Takes in video stream of the user’s path</w:t>
      </w:r>
    </w:p>
    <w:p w14:paraId="197D931A" w14:textId="5AD322DB" w:rsidR="002B0912" w:rsidRPr="002A1FFD" w:rsidRDefault="002B0912" w:rsidP="002B0912">
      <w:pPr>
        <w:pStyle w:val="ListParagraph"/>
        <w:numPr>
          <w:ilvl w:val="2"/>
          <w:numId w:val="15"/>
        </w:numPr>
        <w:rPr>
          <w:highlight w:val="yellow"/>
        </w:rPr>
      </w:pPr>
      <w:r>
        <w:rPr>
          <w:highlight w:val="yellow"/>
        </w:rPr>
        <w:t xml:space="preserve">This input is then sent to the model to detect objects in the </w:t>
      </w:r>
      <w:r w:rsidR="00BC4C48">
        <w:rPr>
          <w:highlight w:val="yellow"/>
        </w:rPr>
        <w:t>user’s</w:t>
      </w:r>
      <w:r>
        <w:rPr>
          <w:highlight w:val="yellow"/>
        </w:rPr>
        <w:t xml:space="preserve"> path</w:t>
      </w:r>
    </w:p>
    <w:p w14:paraId="57ADCC9C" w14:textId="75D7CEF8" w:rsidR="002A1FFD" w:rsidRPr="002A1FFD" w:rsidRDefault="002A1FFD" w:rsidP="002A1FFD">
      <w:pPr>
        <w:pStyle w:val="ListParagraph"/>
        <w:numPr>
          <w:ilvl w:val="0"/>
          <w:numId w:val="15"/>
        </w:numPr>
        <w:rPr>
          <w:highlight w:val="yellow"/>
        </w:rPr>
      </w:pPr>
      <w:r w:rsidRPr="002A1FFD">
        <w:rPr>
          <w:highlight w:val="yellow"/>
        </w:rPr>
        <w:t>Raspberry pi</w:t>
      </w:r>
    </w:p>
    <w:p w14:paraId="3CF86A6D" w14:textId="4358E891" w:rsidR="002B0912" w:rsidRDefault="002A1FFD" w:rsidP="002A1FFD">
      <w:pPr>
        <w:pStyle w:val="ListParagraph"/>
        <w:numPr>
          <w:ilvl w:val="1"/>
          <w:numId w:val="15"/>
        </w:numPr>
        <w:rPr>
          <w:highlight w:val="yellow"/>
        </w:rPr>
      </w:pPr>
      <w:r w:rsidRPr="002A1FFD">
        <w:rPr>
          <w:highlight w:val="yellow"/>
        </w:rPr>
        <w:t>What it is used for</w:t>
      </w:r>
    </w:p>
    <w:p w14:paraId="44DEEDC0" w14:textId="44784BFA" w:rsidR="00C70984" w:rsidRDefault="00C70984" w:rsidP="00C70984">
      <w:pPr>
        <w:pStyle w:val="ListParagraph"/>
        <w:numPr>
          <w:ilvl w:val="2"/>
          <w:numId w:val="15"/>
        </w:numPr>
        <w:rPr>
          <w:highlight w:val="yellow"/>
        </w:rPr>
      </w:pPr>
      <w:r>
        <w:rPr>
          <w:highlight w:val="yellow"/>
        </w:rPr>
        <w:lastRenderedPageBreak/>
        <w:t>Runs the program that detects objects</w:t>
      </w:r>
    </w:p>
    <w:p w14:paraId="56079940" w14:textId="0204181D" w:rsidR="00C70984" w:rsidRDefault="00C70984" w:rsidP="00C70984">
      <w:pPr>
        <w:pStyle w:val="ListParagraph"/>
        <w:numPr>
          <w:ilvl w:val="2"/>
          <w:numId w:val="15"/>
        </w:numPr>
        <w:rPr>
          <w:highlight w:val="yellow"/>
        </w:rPr>
      </w:pPr>
      <w:r>
        <w:rPr>
          <w:highlight w:val="yellow"/>
        </w:rPr>
        <w:t xml:space="preserve">Portable and lightweight as not to inhibit </w:t>
      </w:r>
      <w:r w:rsidR="00BC4C48">
        <w:rPr>
          <w:highlight w:val="yellow"/>
        </w:rPr>
        <w:t>a user’s</w:t>
      </w:r>
      <w:r>
        <w:rPr>
          <w:highlight w:val="yellow"/>
        </w:rPr>
        <w:t xml:space="preserve"> navigation</w:t>
      </w:r>
    </w:p>
    <w:p w14:paraId="3160B114" w14:textId="317287C7" w:rsidR="000F3948" w:rsidRDefault="000F3948" w:rsidP="00C70984">
      <w:pPr>
        <w:pStyle w:val="ListParagraph"/>
        <w:numPr>
          <w:ilvl w:val="2"/>
          <w:numId w:val="15"/>
        </w:numPr>
        <w:rPr>
          <w:highlight w:val="yellow"/>
        </w:rPr>
      </w:pPr>
      <w:r>
        <w:rPr>
          <w:highlight w:val="yellow"/>
        </w:rPr>
        <w:t>Responsible for the running and computation of the middle and back end</w:t>
      </w:r>
    </w:p>
    <w:p w14:paraId="11CFB1AA" w14:textId="01968135" w:rsidR="000F3948" w:rsidRPr="002B0912" w:rsidRDefault="000F3948" w:rsidP="000F3948">
      <w:pPr>
        <w:pStyle w:val="ListParagraph"/>
        <w:numPr>
          <w:ilvl w:val="3"/>
          <w:numId w:val="15"/>
        </w:numPr>
        <w:rPr>
          <w:highlight w:val="yellow"/>
        </w:rPr>
      </w:pPr>
      <w:r>
        <w:rPr>
          <w:highlight w:val="yellow"/>
        </w:rPr>
        <w:t>Essentially the computer where the projects program is stored</w:t>
      </w:r>
    </w:p>
    <w:p w14:paraId="78B671F4" w14:textId="0C748B1B" w:rsidR="002B0912" w:rsidRPr="00C70984" w:rsidRDefault="002B0912" w:rsidP="002B0912">
      <w:pPr>
        <w:pStyle w:val="ListParagraph"/>
        <w:numPr>
          <w:ilvl w:val="0"/>
          <w:numId w:val="15"/>
        </w:numPr>
        <w:rPr>
          <w:highlight w:val="yellow"/>
        </w:rPr>
      </w:pPr>
      <w:r w:rsidRPr="00C70984">
        <w:rPr>
          <w:highlight w:val="yellow"/>
        </w:rPr>
        <w:t>Audio output from the raspberry pi - instructions</w:t>
      </w:r>
    </w:p>
    <w:p w14:paraId="304CE9F2" w14:textId="77777777" w:rsidR="002B0912" w:rsidRPr="00C70984" w:rsidRDefault="002B0912" w:rsidP="002B0912">
      <w:pPr>
        <w:pStyle w:val="ListParagraph"/>
        <w:numPr>
          <w:ilvl w:val="1"/>
          <w:numId w:val="15"/>
        </w:numPr>
        <w:rPr>
          <w:highlight w:val="yellow"/>
        </w:rPr>
      </w:pPr>
      <w:r w:rsidRPr="00C70984">
        <w:rPr>
          <w:highlight w:val="yellow"/>
        </w:rPr>
        <w:t>The calculated instructions are provided to the visually impaired user through audio</w:t>
      </w:r>
    </w:p>
    <w:p w14:paraId="647A4459" w14:textId="77777777" w:rsidR="002B0912" w:rsidRPr="00C70984" w:rsidRDefault="002B0912" w:rsidP="002B0912">
      <w:pPr>
        <w:pStyle w:val="ListParagraph"/>
        <w:numPr>
          <w:ilvl w:val="1"/>
          <w:numId w:val="15"/>
        </w:numPr>
        <w:rPr>
          <w:highlight w:val="yellow"/>
        </w:rPr>
      </w:pPr>
      <w:r w:rsidRPr="00C70984">
        <w:rPr>
          <w:highlight w:val="yellow"/>
        </w:rPr>
        <w:t>The instructions inform the user of the following:</w:t>
      </w:r>
    </w:p>
    <w:p w14:paraId="5CAC1BC8" w14:textId="77777777" w:rsidR="002B0912" w:rsidRPr="00C70984" w:rsidRDefault="002B0912" w:rsidP="002B0912">
      <w:pPr>
        <w:pStyle w:val="ListParagraph"/>
        <w:numPr>
          <w:ilvl w:val="2"/>
          <w:numId w:val="15"/>
        </w:numPr>
        <w:rPr>
          <w:highlight w:val="yellow"/>
        </w:rPr>
      </w:pPr>
      <w:r w:rsidRPr="00C70984">
        <w:rPr>
          <w:highlight w:val="yellow"/>
        </w:rPr>
        <w:t>What the detected object in their path is i.e. person, table or chair</w:t>
      </w:r>
    </w:p>
    <w:p w14:paraId="40F1B365" w14:textId="77777777" w:rsidR="002B0912" w:rsidRPr="00C70984" w:rsidRDefault="002B0912" w:rsidP="002B0912">
      <w:pPr>
        <w:pStyle w:val="ListParagraph"/>
        <w:numPr>
          <w:ilvl w:val="2"/>
          <w:numId w:val="15"/>
        </w:numPr>
        <w:rPr>
          <w:highlight w:val="yellow"/>
        </w:rPr>
      </w:pPr>
      <w:r w:rsidRPr="00C70984">
        <w:rPr>
          <w:highlight w:val="yellow"/>
        </w:rPr>
        <w:t>Which object is closest to them and how far away it is in inches</w:t>
      </w:r>
    </w:p>
    <w:p w14:paraId="22B6B423" w14:textId="77777777" w:rsidR="00F32CEC" w:rsidRDefault="002B0912" w:rsidP="002B0912">
      <w:pPr>
        <w:pStyle w:val="ListParagraph"/>
        <w:numPr>
          <w:ilvl w:val="2"/>
          <w:numId w:val="15"/>
        </w:numPr>
        <w:rPr>
          <w:highlight w:val="yellow"/>
        </w:rPr>
      </w:pPr>
      <w:r w:rsidRPr="00C70984">
        <w:rPr>
          <w:highlight w:val="yellow"/>
        </w:rPr>
        <w:t>Lastly, where in their path it is, i.e. is it straight ahead, to the users left or to the users right</w:t>
      </w:r>
    </w:p>
    <w:p w14:paraId="562974D6" w14:textId="77777777" w:rsidR="00F32CEC" w:rsidRPr="00F32CEC" w:rsidRDefault="00F32CEC" w:rsidP="00F32CEC">
      <w:pPr>
        <w:pStyle w:val="ListParagraph"/>
        <w:numPr>
          <w:ilvl w:val="0"/>
          <w:numId w:val="15"/>
        </w:numPr>
        <w:spacing w:line="360" w:lineRule="auto"/>
        <w:rPr>
          <w:highlight w:val="yellow"/>
        </w:rPr>
      </w:pPr>
      <w:r>
        <w:rPr>
          <w:highlight w:val="yellow"/>
        </w:rPr>
        <w:t>Reason output is only audio</w:t>
      </w:r>
    </w:p>
    <w:p w14:paraId="40EDBB66" w14:textId="241637C7" w:rsidR="00F32CEC" w:rsidRDefault="00F32CEC" w:rsidP="00977465">
      <w:pPr>
        <w:pStyle w:val="ListParagraph"/>
        <w:numPr>
          <w:ilvl w:val="2"/>
          <w:numId w:val="15"/>
        </w:numPr>
        <w:rPr>
          <w:highlight w:val="yellow"/>
        </w:rPr>
      </w:pPr>
      <w:r>
        <w:rPr>
          <w:highlight w:val="yellow"/>
        </w:rPr>
        <w:t>As this device is for the visually impaired it would not be useful to provide the instructions in a visual format, i.e. text instructions</w:t>
      </w:r>
    </w:p>
    <w:p w14:paraId="24AECDBD" w14:textId="77777777" w:rsidR="00F32CEC" w:rsidRDefault="00F32CEC" w:rsidP="00F32CEC">
      <w:pPr>
        <w:pStyle w:val="ListParagraph"/>
        <w:numPr>
          <w:ilvl w:val="3"/>
          <w:numId w:val="15"/>
        </w:numPr>
        <w:rPr>
          <w:highlight w:val="yellow"/>
        </w:rPr>
      </w:pPr>
      <w:r>
        <w:rPr>
          <w:highlight w:val="yellow"/>
        </w:rPr>
        <w:t>As well as that the device is a portable device that will not have access to a screen when a user is navigating with it</w:t>
      </w:r>
    </w:p>
    <w:p w14:paraId="0C991AB3" w14:textId="77777777" w:rsidR="00F32CEC" w:rsidRDefault="00F32CEC" w:rsidP="00F32CEC">
      <w:pPr>
        <w:pStyle w:val="ListParagraph"/>
        <w:numPr>
          <w:ilvl w:val="2"/>
          <w:numId w:val="15"/>
        </w:numPr>
        <w:rPr>
          <w:highlight w:val="yellow"/>
        </w:rPr>
      </w:pPr>
      <w:r>
        <w:rPr>
          <w:highlight w:val="yellow"/>
        </w:rPr>
        <w:t>Audio instructions however would be accessible for a visually impaired user</w:t>
      </w:r>
    </w:p>
    <w:p w14:paraId="466599D3" w14:textId="4D1454CF" w:rsidR="00B27A9D" w:rsidRDefault="00F32CEC" w:rsidP="00F32CEC">
      <w:pPr>
        <w:pStyle w:val="ListParagraph"/>
        <w:numPr>
          <w:ilvl w:val="3"/>
          <w:numId w:val="15"/>
        </w:numPr>
        <w:rPr>
          <w:highlight w:val="yellow"/>
        </w:rPr>
      </w:pPr>
      <w:r>
        <w:rPr>
          <w:highlight w:val="yellow"/>
        </w:rPr>
        <w:t>It also allow the device to be portable as the Raspberry Pi contains and audio jack</w:t>
      </w:r>
      <w:r w:rsidR="0076318E">
        <w:rPr>
          <w:highlight w:val="yellow"/>
        </w:rPr>
        <w:t xml:space="preserve"> and would have no need for a screen</w:t>
      </w:r>
      <w:r>
        <w:rPr>
          <w:highlight w:val="yellow"/>
        </w:rPr>
        <w:t xml:space="preserve">  - simply attach and audio device like headphones or speakers and the user can receive the information about the detected objects</w:t>
      </w:r>
    </w:p>
    <w:p w14:paraId="2006607E" w14:textId="6807E722" w:rsidR="0076318E" w:rsidRDefault="0076318E" w:rsidP="0076318E">
      <w:pPr>
        <w:pStyle w:val="ListParagraph"/>
        <w:numPr>
          <w:ilvl w:val="2"/>
          <w:numId w:val="15"/>
        </w:numPr>
        <w:rPr>
          <w:highlight w:val="yellow"/>
        </w:rPr>
      </w:pPr>
      <w:r>
        <w:rPr>
          <w:highlight w:val="yellow"/>
        </w:rPr>
        <w:t>Another solution could be to use haptic feedback, i.e. the device vibrating when a user is within a particular distance to an object</w:t>
      </w:r>
    </w:p>
    <w:p w14:paraId="123AFEE9" w14:textId="06F43B09" w:rsidR="0076318E" w:rsidRDefault="0076318E" w:rsidP="0076318E">
      <w:pPr>
        <w:pStyle w:val="ListParagraph"/>
        <w:numPr>
          <w:ilvl w:val="3"/>
          <w:numId w:val="15"/>
        </w:numPr>
        <w:rPr>
          <w:highlight w:val="yellow"/>
        </w:rPr>
      </w:pPr>
      <w:r>
        <w:rPr>
          <w:highlight w:val="yellow"/>
        </w:rPr>
        <w:t>This could expand the devices usability to not only visually impaired users but also users who are both visually impaired and hard of hearing</w:t>
      </w:r>
    </w:p>
    <w:p w14:paraId="7837C275" w14:textId="2F3D919C" w:rsidR="0076318E" w:rsidRPr="00C70984" w:rsidRDefault="0076318E" w:rsidP="0076318E">
      <w:pPr>
        <w:pStyle w:val="ListParagraph"/>
        <w:numPr>
          <w:ilvl w:val="3"/>
          <w:numId w:val="15"/>
        </w:numPr>
        <w:rPr>
          <w:highlight w:val="yellow"/>
        </w:rPr>
      </w:pPr>
      <w:r>
        <w:rPr>
          <w:highlight w:val="yellow"/>
        </w:rPr>
        <w:t>This could be considered as part of the future aspects for the project</w:t>
      </w:r>
    </w:p>
    <w:p w14:paraId="0B3F6CA5" w14:textId="77777777" w:rsidR="007A7F1C" w:rsidRPr="007B63DE" w:rsidRDefault="007A7F1C" w:rsidP="007A7F1C"/>
    <w:p w14:paraId="1B379E08" w14:textId="51BFB427" w:rsidR="007A7F1C" w:rsidRDefault="007A7F1C" w:rsidP="007A7F1C">
      <w:pPr>
        <w:pStyle w:val="Heading2"/>
      </w:pPr>
      <w:bookmarkStart w:id="155" w:name="_Toc21975777"/>
      <w:bookmarkStart w:id="156" w:name="_Toc33510333"/>
      <w:r>
        <w:t>3.</w:t>
      </w:r>
      <w:r w:rsidR="004D6198">
        <w:t>6</w:t>
      </w:r>
      <w:r>
        <w:t>. Middle-Tier</w:t>
      </w:r>
      <w:bookmarkEnd w:id="155"/>
      <w:bookmarkEnd w:id="156"/>
    </w:p>
    <w:p w14:paraId="3FB65333" w14:textId="533FF257" w:rsidR="007A7F1C" w:rsidRDefault="007A7F1C" w:rsidP="007A7F1C"/>
    <w:p w14:paraId="2A9F2463" w14:textId="55ADF6F8" w:rsidR="00BC4C48" w:rsidRDefault="00BC4C48" w:rsidP="00BC4C48">
      <w:pPr>
        <w:pStyle w:val="ListParagraph"/>
        <w:numPr>
          <w:ilvl w:val="0"/>
          <w:numId w:val="16"/>
        </w:numPr>
        <w:rPr>
          <w:highlight w:val="yellow"/>
        </w:rPr>
      </w:pPr>
      <w:r>
        <w:rPr>
          <w:highlight w:val="yellow"/>
        </w:rPr>
        <w:t>sensor input</w:t>
      </w:r>
    </w:p>
    <w:p w14:paraId="0DE86BFA" w14:textId="5ADDED6B" w:rsidR="00BC4C48" w:rsidRDefault="00BC4C48" w:rsidP="00BC4C48">
      <w:pPr>
        <w:pStyle w:val="ListParagraph"/>
        <w:numPr>
          <w:ilvl w:val="1"/>
          <w:numId w:val="16"/>
        </w:numPr>
        <w:rPr>
          <w:highlight w:val="yellow"/>
        </w:rPr>
      </w:pPr>
      <w:r>
        <w:rPr>
          <w:highlight w:val="yellow"/>
        </w:rPr>
        <w:t>what it is used for</w:t>
      </w:r>
      <w:r w:rsidR="005F080A">
        <w:rPr>
          <w:highlight w:val="yellow"/>
        </w:rPr>
        <w:t>, how it runs</w:t>
      </w:r>
    </w:p>
    <w:p w14:paraId="0EEA096D" w14:textId="3B5F383C" w:rsidR="005F080A" w:rsidRDefault="00AA6064" w:rsidP="005F080A">
      <w:pPr>
        <w:pStyle w:val="ListParagraph"/>
        <w:numPr>
          <w:ilvl w:val="2"/>
          <w:numId w:val="16"/>
        </w:numPr>
        <w:rPr>
          <w:highlight w:val="yellow"/>
        </w:rPr>
      </w:pPr>
      <w:r>
        <w:rPr>
          <w:highlight w:val="yellow"/>
        </w:rPr>
        <w:t>used to detect the distance between the closest detected object and the user</w:t>
      </w:r>
    </w:p>
    <w:p w14:paraId="4EFD3C60" w14:textId="5C688D8A" w:rsidR="00AA6064" w:rsidRDefault="00AA6064" w:rsidP="005F080A">
      <w:pPr>
        <w:pStyle w:val="ListParagraph"/>
        <w:numPr>
          <w:ilvl w:val="2"/>
          <w:numId w:val="16"/>
        </w:numPr>
        <w:rPr>
          <w:highlight w:val="yellow"/>
        </w:rPr>
      </w:pPr>
      <w:r>
        <w:rPr>
          <w:highlight w:val="yellow"/>
        </w:rPr>
        <w:t>sensor uses transmitter and receiver to send signals out</w:t>
      </w:r>
    </w:p>
    <w:p w14:paraId="320ACBD6" w14:textId="39C497DD" w:rsidR="00AA6064" w:rsidRDefault="00AA6064" w:rsidP="005F080A">
      <w:pPr>
        <w:pStyle w:val="ListParagraph"/>
        <w:numPr>
          <w:ilvl w:val="2"/>
          <w:numId w:val="16"/>
        </w:numPr>
        <w:rPr>
          <w:highlight w:val="yellow"/>
        </w:rPr>
      </w:pPr>
      <w:r>
        <w:rPr>
          <w:highlight w:val="yellow"/>
        </w:rPr>
        <w:t>signal bounces off nearest object and back towards the sensor</w:t>
      </w:r>
    </w:p>
    <w:p w14:paraId="4602D812" w14:textId="76C28767" w:rsidR="00AA6064" w:rsidRDefault="00AA6064" w:rsidP="00AA6064">
      <w:pPr>
        <w:pStyle w:val="ListParagraph"/>
        <w:numPr>
          <w:ilvl w:val="2"/>
          <w:numId w:val="16"/>
        </w:numPr>
        <w:rPr>
          <w:highlight w:val="yellow"/>
        </w:rPr>
      </w:pPr>
      <w:r>
        <w:rPr>
          <w:highlight w:val="yellow"/>
        </w:rPr>
        <w:t>once sensor receives the signal back it calculates the time between transmission and receival – this difference in time can be used to calculate the distance from the object because the velocity of sounds in the air is known</w:t>
      </w:r>
    </w:p>
    <w:p w14:paraId="1FD17A9F" w14:textId="0C3C4681" w:rsidR="00CE46C6" w:rsidRDefault="00CE46C6" w:rsidP="00AA6064">
      <w:pPr>
        <w:pStyle w:val="ListParagraph"/>
        <w:numPr>
          <w:ilvl w:val="2"/>
          <w:numId w:val="16"/>
        </w:numPr>
        <w:rPr>
          <w:highlight w:val="yellow"/>
        </w:rPr>
      </w:pPr>
      <w:r>
        <w:rPr>
          <w:highlight w:val="yellow"/>
        </w:rPr>
        <w:t>distance result is then returned to be included in the navigation instructions</w:t>
      </w:r>
    </w:p>
    <w:p w14:paraId="651F0202" w14:textId="5BDDE41E" w:rsidR="00BC4C48" w:rsidRDefault="00BC4C48" w:rsidP="00BC4C48">
      <w:pPr>
        <w:pStyle w:val="ListParagraph"/>
        <w:numPr>
          <w:ilvl w:val="0"/>
          <w:numId w:val="16"/>
        </w:numPr>
        <w:rPr>
          <w:highlight w:val="yellow"/>
        </w:rPr>
      </w:pPr>
      <w:r>
        <w:rPr>
          <w:highlight w:val="yellow"/>
        </w:rPr>
        <w:t>navigation instructions</w:t>
      </w:r>
    </w:p>
    <w:p w14:paraId="6A8540BE" w14:textId="261FB3DF" w:rsidR="00BC4C48" w:rsidRDefault="00BC4C48" w:rsidP="00BC4C48">
      <w:pPr>
        <w:pStyle w:val="ListParagraph"/>
        <w:numPr>
          <w:ilvl w:val="1"/>
          <w:numId w:val="16"/>
        </w:numPr>
        <w:rPr>
          <w:highlight w:val="yellow"/>
        </w:rPr>
      </w:pPr>
      <w:r>
        <w:rPr>
          <w:highlight w:val="yellow"/>
        </w:rPr>
        <w:t>what they are used for and how they are</w:t>
      </w:r>
      <w:r w:rsidR="004F51F7">
        <w:rPr>
          <w:highlight w:val="yellow"/>
        </w:rPr>
        <w:t xml:space="preserve"> </w:t>
      </w:r>
      <w:r w:rsidR="00B91B2E">
        <w:rPr>
          <w:highlight w:val="yellow"/>
        </w:rPr>
        <w:t>compiled</w:t>
      </w:r>
    </w:p>
    <w:p w14:paraId="63368A01" w14:textId="7FA84985" w:rsidR="00B91B2E" w:rsidRDefault="00B91B2E" w:rsidP="00B91B2E">
      <w:pPr>
        <w:pStyle w:val="ListParagraph"/>
        <w:numPr>
          <w:ilvl w:val="2"/>
          <w:numId w:val="16"/>
        </w:numPr>
        <w:rPr>
          <w:highlight w:val="yellow"/>
        </w:rPr>
      </w:pPr>
      <w:r>
        <w:rPr>
          <w:highlight w:val="yellow"/>
        </w:rPr>
        <w:t>used to provide user with information about detected obstacles in their path</w:t>
      </w:r>
    </w:p>
    <w:p w14:paraId="76197D7B" w14:textId="4094053B" w:rsidR="00B91B2E" w:rsidRDefault="00B91B2E" w:rsidP="00B91B2E">
      <w:pPr>
        <w:pStyle w:val="ListParagraph"/>
        <w:numPr>
          <w:ilvl w:val="2"/>
          <w:numId w:val="16"/>
        </w:numPr>
        <w:rPr>
          <w:highlight w:val="yellow"/>
        </w:rPr>
      </w:pPr>
      <w:r>
        <w:rPr>
          <w:highlight w:val="yellow"/>
        </w:rPr>
        <w:t xml:space="preserve">compiled by </w:t>
      </w:r>
    </w:p>
    <w:p w14:paraId="05995E9B" w14:textId="0DCE70F8" w:rsidR="00B91B2E" w:rsidRDefault="00B91B2E" w:rsidP="00B91B2E">
      <w:pPr>
        <w:pStyle w:val="ListParagraph"/>
        <w:numPr>
          <w:ilvl w:val="3"/>
          <w:numId w:val="16"/>
        </w:numPr>
        <w:rPr>
          <w:highlight w:val="yellow"/>
        </w:rPr>
      </w:pPr>
      <w:r>
        <w:rPr>
          <w:highlight w:val="yellow"/>
        </w:rPr>
        <w:lastRenderedPageBreak/>
        <w:t>taking result from object detection model – provides the detected objects class, accuracy score and bounding box</w:t>
      </w:r>
    </w:p>
    <w:p w14:paraId="43D0924A" w14:textId="3DBCB2FB" w:rsidR="00B91B2E" w:rsidRDefault="00B91B2E" w:rsidP="00B91B2E">
      <w:pPr>
        <w:pStyle w:val="ListParagraph"/>
        <w:numPr>
          <w:ilvl w:val="3"/>
          <w:numId w:val="16"/>
        </w:numPr>
        <w:rPr>
          <w:highlight w:val="yellow"/>
        </w:rPr>
      </w:pPr>
      <w:r>
        <w:rPr>
          <w:highlight w:val="yellow"/>
        </w:rPr>
        <w:t>also gather the closest objects distance from the sensor</w:t>
      </w:r>
    </w:p>
    <w:p w14:paraId="0B2B2D2A" w14:textId="33AA8F90" w:rsidR="00B91B2E" w:rsidRDefault="004F51F7" w:rsidP="00B91B2E">
      <w:pPr>
        <w:pStyle w:val="ListParagraph"/>
        <w:numPr>
          <w:ilvl w:val="3"/>
          <w:numId w:val="16"/>
        </w:numPr>
        <w:rPr>
          <w:highlight w:val="yellow"/>
        </w:rPr>
      </w:pPr>
      <w:r>
        <w:rPr>
          <w:highlight w:val="yellow"/>
        </w:rPr>
        <w:t>this process is continued for all detected objects in a frame</w:t>
      </w:r>
    </w:p>
    <w:p w14:paraId="31524BF3" w14:textId="794FAA10" w:rsidR="00BA00E6" w:rsidRDefault="00BA00E6" w:rsidP="00BA00E6">
      <w:pPr>
        <w:pStyle w:val="ListParagraph"/>
        <w:numPr>
          <w:ilvl w:val="2"/>
          <w:numId w:val="16"/>
        </w:numPr>
        <w:rPr>
          <w:highlight w:val="yellow"/>
        </w:rPr>
      </w:pPr>
      <w:r>
        <w:rPr>
          <w:highlight w:val="yellow"/>
        </w:rPr>
        <w:t>using bounding box -&gt; calculate where it is in the frame and provide information to the user about where in their path the object is, i.e. to the users left, right or straight ahead</w:t>
      </w:r>
    </w:p>
    <w:p w14:paraId="23D320F4" w14:textId="745DC8A6" w:rsidR="00BC4C48" w:rsidRDefault="00BC4C48" w:rsidP="00BC4C48">
      <w:pPr>
        <w:pStyle w:val="ListParagraph"/>
        <w:numPr>
          <w:ilvl w:val="0"/>
          <w:numId w:val="16"/>
        </w:numPr>
        <w:rPr>
          <w:highlight w:val="yellow"/>
        </w:rPr>
      </w:pPr>
      <w:r>
        <w:rPr>
          <w:highlight w:val="yellow"/>
        </w:rPr>
        <w:t>detected object</w:t>
      </w:r>
      <w:r w:rsidR="00E64176">
        <w:rPr>
          <w:highlight w:val="yellow"/>
        </w:rPr>
        <w:t xml:space="preserve"> results</w:t>
      </w:r>
    </w:p>
    <w:p w14:paraId="0E7D26BF" w14:textId="20237028" w:rsidR="00BC4C48" w:rsidRDefault="00BC4C48" w:rsidP="00BC4C48">
      <w:pPr>
        <w:pStyle w:val="ListParagraph"/>
        <w:numPr>
          <w:ilvl w:val="1"/>
          <w:numId w:val="16"/>
        </w:numPr>
        <w:rPr>
          <w:highlight w:val="yellow"/>
        </w:rPr>
      </w:pPr>
      <w:r>
        <w:rPr>
          <w:highlight w:val="yellow"/>
        </w:rPr>
        <w:t>what they are used for, where they come from and what the detected object results include, i.e. the results from the model</w:t>
      </w:r>
    </w:p>
    <w:p w14:paraId="378A4729" w14:textId="306441C1" w:rsidR="00E64176" w:rsidRDefault="00E64176" w:rsidP="00E64176">
      <w:pPr>
        <w:pStyle w:val="ListParagraph"/>
        <w:numPr>
          <w:ilvl w:val="2"/>
          <w:numId w:val="16"/>
        </w:numPr>
        <w:rPr>
          <w:highlight w:val="yellow"/>
        </w:rPr>
      </w:pPr>
      <w:r>
        <w:rPr>
          <w:highlight w:val="yellow"/>
        </w:rPr>
        <w:t>used in the compilation of instructions</w:t>
      </w:r>
    </w:p>
    <w:p w14:paraId="3466D745" w14:textId="379FCCC0" w:rsidR="00E64176" w:rsidRDefault="00E64176" w:rsidP="00E64176">
      <w:pPr>
        <w:pStyle w:val="ListParagraph"/>
        <w:numPr>
          <w:ilvl w:val="2"/>
          <w:numId w:val="16"/>
        </w:numPr>
        <w:rPr>
          <w:highlight w:val="yellow"/>
        </w:rPr>
      </w:pPr>
      <w:r>
        <w:rPr>
          <w:highlight w:val="yellow"/>
        </w:rPr>
        <w:t>they come from the MobileNet SSDLite model at the backend of this project</w:t>
      </w:r>
    </w:p>
    <w:p w14:paraId="087EC615" w14:textId="0349BA62" w:rsidR="00E64176" w:rsidRDefault="000D5070" w:rsidP="00E64176">
      <w:pPr>
        <w:pStyle w:val="ListParagraph"/>
        <w:numPr>
          <w:ilvl w:val="2"/>
          <w:numId w:val="16"/>
        </w:numPr>
        <w:rPr>
          <w:highlight w:val="yellow"/>
        </w:rPr>
      </w:pPr>
      <w:r>
        <w:rPr>
          <w:highlight w:val="yellow"/>
        </w:rPr>
        <w:t>what the detected object results include:</w:t>
      </w:r>
    </w:p>
    <w:p w14:paraId="7AC4BEBD" w14:textId="2D1A933B" w:rsidR="000D5070" w:rsidRDefault="000D5070" w:rsidP="000D5070">
      <w:pPr>
        <w:pStyle w:val="ListParagraph"/>
        <w:numPr>
          <w:ilvl w:val="3"/>
          <w:numId w:val="16"/>
        </w:numPr>
        <w:rPr>
          <w:highlight w:val="yellow"/>
        </w:rPr>
      </w:pPr>
      <w:r>
        <w:rPr>
          <w:highlight w:val="yellow"/>
        </w:rPr>
        <w:t>object classification i.e. chair, car, person</w:t>
      </w:r>
    </w:p>
    <w:p w14:paraId="0E83AB17" w14:textId="7072F6F2" w:rsidR="000D5070" w:rsidRDefault="000D5070" w:rsidP="000D5070">
      <w:pPr>
        <w:pStyle w:val="ListParagraph"/>
        <w:numPr>
          <w:ilvl w:val="3"/>
          <w:numId w:val="16"/>
        </w:numPr>
        <w:rPr>
          <w:highlight w:val="yellow"/>
        </w:rPr>
      </w:pPr>
      <w:r>
        <w:rPr>
          <w:highlight w:val="yellow"/>
        </w:rPr>
        <w:t>the accuracy score of the object -&gt; how certain the model is of the objects classification i.e. the model is 90% sure that the detected object is a person</w:t>
      </w:r>
    </w:p>
    <w:p w14:paraId="05789682" w14:textId="1C0E19DA" w:rsidR="000D5070" w:rsidRDefault="000D5070" w:rsidP="000D5070">
      <w:pPr>
        <w:pStyle w:val="ListParagraph"/>
        <w:numPr>
          <w:ilvl w:val="3"/>
          <w:numId w:val="16"/>
        </w:numPr>
        <w:rPr>
          <w:highlight w:val="yellow"/>
        </w:rPr>
      </w:pPr>
      <w:r>
        <w:rPr>
          <w:highlight w:val="yellow"/>
        </w:rPr>
        <w:t>the objects bounding box -&gt; where in the frame the object appears</w:t>
      </w:r>
    </w:p>
    <w:p w14:paraId="64027B16" w14:textId="4223EC21" w:rsidR="000D5070" w:rsidRPr="00E64176" w:rsidRDefault="000D5070" w:rsidP="000D5070">
      <w:pPr>
        <w:pStyle w:val="ListParagraph"/>
        <w:numPr>
          <w:ilvl w:val="4"/>
          <w:numId w:val="16"/>
        </w:numPr>
        <w:rPr>
          <w:highlight w:val="yellow"/>
        </w:rPr>
      </w:pPr>
      <w:r>
        <w:rPr>
          <w:highlight w:val="yellow"/>
        </w:rPr>
        <w:t>used to inform the user where in their path the object is</w:t>
      </w:r>
    </w:p>
    <w:p w14:paraId="5EC75694" w14:textId="7425003C" w:rsidR="005F080A" w:rsidRDefault="005F080A" w:rsidP="005F080A">
      <w:pPr>
        <w:pStyle w:val="ListParagraph"/>
        <w:numPr>
          <w:ilvl w:val="0"/>
          <w:numId w:val="16"/>
        </w:numPr>
        <w:rPr>
          <w:highlight w:val="yellow"/>
        </w:rPr>
      </w:pPr>
      <w:r>
        <w:rPr>
          <w:highlight w:val="yellow"/>
        </w:rPr>
        <w:t>application needed to convert into audio instructions</w:t>
      </w:r>
    </w:p>
    <w:p w14:paraId="4A86FE39" w14:textId="43784F1F" w:rsidR="005F080A" w:rsidRDefault="005F080A" w:rsidP="005F080A">
      <w:pPr>
        <w:pStyle w:val="ListParagraph"/>
        <w:numPr>
          <w:ilvl w:val="1"/>
          <w:numId w:val="16"/>
        </w:numPr>
        <w:rPr>
          <w:highlight w:val="yellow"/>
        </w:rPr>
      </w:pPr>
      <w:proofErr w:type="spellStart"/>
      <w:r>
        <w:rPr>
          <w:highlight w:val="yellow"/>
        </w:rPr>
        <w:t>espeak</w:t>
      </w:r>
      <w:proofErr w:type="spellEnd"/>
    </w:p>
    <w:p w14:paraId="79803EC3" w14:textId="16194559" w:rsidR="005F080A" w:rsidRDefault="005F080A" w:rsidP="005F080A">
      <w:pPr>
        <w:pStyle w:val="ListParagraph"/>
        <w:numPr>
          <w:ilvl w:val="2"/>
          <w:numId w:val="16"/>
        </w:numPr>
        <w:rPr>
          <w:highlight w:val="yellow"/>
        </w:rPr>
      </w:pPr>
      <w:r>
        <w:rPr>
          <w:highlight w:val="yellow"/>
        </w:rPr>
        <w:t>takes a string in and outputs into audio</w:t>
      </w:r>
    </w:p>
    <w:p w14:paraId="628611F7" w14:textId="5937BFDC" w:rsidR="005F080A" w:rsidRDefault="005F080A" w:rsidP="005F080A">
      <w:pPr>
        <w:pStyle w:val="ListParagraph"/>
        <w:numPr>
          <w:ilvl w:val="2"/>
          <w:numId w:val="16"/>
        </w:numPr>
        <w:rPr>
          <w:highlight w:val="yellow"/>
        </w:rPr>
      </w:pPr>
      <w:r>
        <w:rPr>
          <w:highlight w:val="yellow"/>
        </w:rPr>
        <w:t>can alter the volume level</w:t>
      </w:r>
    </w:p>
    <w:p w14:paraId="4AC82F84" w14:textId="06B758B6" w:rsidR="005F080A" w:rsidRDefault="005F080A" w:rsidP="005F080A">
      <w:pPr>
        <w:pStyle w:val="ListParagraph"/>
        <w:numPr>
          <w:ilvl w:val="2"/>
          <w:numId w:val="16"/>
        </w:numPr>
        <w:rPr>
          <w:highlight w:val="yellow"/>
        </w:rPr>
      </w:pPr>
      <w:r>
        <w:rPr>
          <w:highlight w:val="yellow"/>
        </w:rPr>
        <w:t>plays through audio jack of raspberry pi</w:t>
      </w:r>
    </w:p>
    <w:p w14:paraId="42D3000E" w14:textId="6F06DA3D" w:rsidR="005F080A" w:rsidRDefault="005F080A" w:rsidP="005F080A">
      <w:pPr>
        <w:pStyle w:val="ListParagraph"/>
        <w:numPr>
          <w:ilvl w:val="2"/>
          <w:numId w:val="16"/>
        </w:numPr>
        <w:rPr>
          <w:highlight w:val="yellow"/>
        </w:rPr>
      </w:pPr>
      <w:r>
        <w:rPr>
          <w:highlight w:val="yellow"/>
        </w:rPr>
        <w:t>allows program to provide navigation instructions to visually impaired users</w:t>
      </w:r>
    </w:p>
    <w:p w14:paraId="74EF480C" w14:textId="30C73B3D" w:rsidR="00A42CB2" w:rsidRPr="00BC4C48" w:rsidRDefault="00A42CB2" w:rsidP="005F080A">
      <w:pPr>
        <w:pStyle w:val="ListParagraph"/>
        <w:numPr>
          <w:ilvl w:val="2"/>
          <w:numId w:val="16"/>
        </w:numPr>
        <w:rPr>
          <w:highlight w:val="yellow"/>
        </w:rPr>
      </w:pPr>
      <w:r>
        <w:rPr>
          <w:highlight w:val="yellow"/>
        </w:rPr>
        <w:t xml:space="preserve">operated using the </w:t>
      </w:r>
      <w:proofErr w:type="spellStart"/>
      <w:r w:rsidR="00D33196">
        <w:rPr>
          <w:highlight w:val="yellow"/>
        </w:rPr>
        <w:t>os.system</w:t>
      </w:r>
      <w:proofErr w:type="spellEnd"/>
      <w:r w:rsidR="00D33196">
        <w:rPr>
          <w:highlight w:val="yellow"/>
        </w:rPr>
        <w:t>() function -&gt; executes string command in subshell</w:t>
      </w:r>
    </w:p>
    <w:p w14:paraId="38C98513" w14:textId="2A6B4C94" w:rsidR="00BC4C48" w:rsidRPr="00BC4C48" w:rsidRDefault="00BC4C48" w:rsidP="00BC4C48">
      <w:pPr>
        <w:rPr>
          <w:highlight w:val="yellow"/>
        </w:rPr>
      </w:pPr>
    </w:p>
    <w:p w14:paraId="50A2B181" w14:textId="3DD6B7EE" w:rsidR="007A7F1C" w:rsidRDefault="007A7F1C" w:rsidP="007A7F1C">
      <w:pPr>
        <w:pStyle w:val="Heading2"/>
      </w:pPr>
      <w:bookmarkStart w:id="157" w:name="_Toc21975778"/>
      <w:bookmarkStart w:id="158" w:name="_Toc33510334"/>
      <w:r>
        <w:t>3.</w:t>
      </w:r>
      <w:r w:rsidR="004D6198">
        <w:t>7</w:t>
      </w:r>
      <w:r>
        <w:t>. Back-End</w:t>
      </w:r>
      <w:bookmarkEnd w:id="157"/>
      <w:bookmarkEnd w:id="158"/>
    </w:p>
    <w:p w14:paraId="0C8083DF" w14:textId="77777777" w:rsidR="007A7F1C" w:rsidRDefault="007A7F1C" w:rsidP="007A7F1C"/>
    <w:p w14:paraId="414503AB" w14:textId="35920352" w:rsidR="000C34F5" w:rsidRDefault="000C34F5" w:rsidP="000C34F5">
      <w:pPr>
        <w:pStyle w:val="ListParagraph"/>
        <w:numPr>
          <w:ilvl w:val="0"/>
          <w:numId w:val="16"/>
        </w:numPr>
        <w:rPr>
          <w:highlight w:val="yellow"/>
        </w:rPr>
      </w:pPr>
      <w:r w:rsidRPr="00F96EE9">
        <w:rPr>
          <w:highlight w:val="yellow"/>
        </w:rPr>
        <w:t>MobileNet SSDLite model diagram and how is designed to work for project</w:t>
      </w:r>
    </w:p>
    <w:p w14:paraId="3D9643D8" w14:textId="42F80EF8" w:rsidR="006D0A5D" w:rsidRDefault="006D0A5D" w:rsidP="000C34F5">
      <w:pPr>
        <w:pStyle w:val="ListParagraph"/>
        <w:numPr>
          <w:ilvl w:val="0"/>
          <w:numId w:val="16"/>
        </w:numPr>
        <w:rPr>
          <w:highlight w:val="yellow"/>
        </w:rPr>
      </w:pPr>
      <w:r>
        <w:rPr>
          <w:highlight w:val="yellow"/>
        </w:rPr>
        <w:t>Camera input</w:t>
      </w:r>
    </w:p>
    <w:p w14:paraId="4163276C" w14:textId="154BBC02" w:rsidR="006D0A5D" w:rsidRDefault="006D0A5D" w:rsidP="006D0A5D">
      <w:pPr>
        <w:pStyle w:val="ListParagraph"/>
        <w:numPr>
          <w:ilvl w:val="1"/>
          <w:numId w:val="16"/>
        </w:numPr>
        <w:rPr>
          <w:highlight w:val="yellow"/>
        </w:rPr>
      </w:pPr>
      <w:r>
        <w:rPr>
          <w:highlight w:val="yellow"/>
        </w:rPr>
        <w:t>What it is used for</w:t>
      </w:r>
    </w:p>
    <w:p w14:paraId="1578471C" w14:textId="5C696D57" w:rsidR="000C1FF5" w:rsidRDefault="000C1FF5" w:rsidP="000C1FF5">
      <w:pPr>
        <w:pStyle w:val="ListParagraph"/>
        <w:numPr>
          <w:ilvl w:val="2"/>
          <w:numId w:val="16"/>
        </w:numPr>
        <w:rPr>
          <w:highlight w:val="yellow"/>
        </w:rPr>
      </w:pPr>
      <w:r>
        <w:rPr>
          <w:highlight w:val="yellow"/>
        </w:rPr>
        <w:t xml:space="preserve">Gathers video stream of user’s path from </w:t>
      </w:r>
      <w:proofErr w:type="spellStart"/>
      <w:r>
        <w:rPr>
          <w:highlight w:val="yellow"/>
        </w:rPr>
        <w:t>picamera</w:t>
      </w:r>
      <w:proofErr w:type="spellEnd"/>
      <w:r>
        <w:rPr>
          <w:highlight w:val="yellow"/>
        </w:rPr>
        <w:t xml:space="preserve"> model</w:t>
      </w:r>
    </w:p>
    <w:p w14:paraId="21490721" w14:textId="2CB3CF27" w:rsidR="000C1FF5" w:rsidRDefault="000C1FF5" w:rsidP="000C1FF5">
      <w:pPr>
        <w:pStyle w:val="ListParagraph"/>
        <w:numPr>
          <w:ilvl w:val="2"/>
          <w:numId w:val="16"/>
        </w:numPr>
        <w:rPr>
          <w:highlight w:val="yellow"/>
        </w:rPr>
      </w:pPr>
      <w:r>
        <w:rPr>
          <w:highlight w:val="yellow"/>
        </w:rPr>
        <w:t>Video is used by MobileNet SSDLite model to detect objects in the users’ path</w:t>
      </w:r>
    </w:p>
    <w:p w14:paraId="6D9EB066" w14:textId="2A43244D" w:rsidR="006D0A5D" w:rsidRDefault="006D0A5D" w:rsidP="006D0A5D">
      <w:pPr>
        <w:pStyle w:val="ListParagraph"/>
        <w:numPr>
          <w:ilvl w:val="0"/>
          <w:numId w:val="16"/>
        </w:numPr>
        <w:rPr>
          <w:highlight w:val="yellow"/>
        </w:rPr>
      </w:pPr>
      <w:r>
        <w:rPr>
          <w:highlight w:val="yellow"/>
        </w:rPr>
        <w:t>MobileNet SSDLite model</w:t>
      </w:r>
    </w:p>
    <w:p w14:paraId="6CD46886" w14:textId="4A4EC744" w:rsidR="006D0A5D" w:rsidRDefault="006D0A5D" w:rsidP="006D0A5D">
      <w:pPr>
        <w:pStyle w:val="ListParagraph"/>
        <w:numPr>
          <w:ilvl w:val="1"/>
          <w:numId w:val="16"/>
        </w:numPr>
        <w:rPr>
          <w:highlight w:val="yellow"/>
        </w:rPr>
      </w:pPr>
      <w:r>
        <w:rPr>
          <w:highlight w:val="yellow"/>
        </w:rPr>
        <w:t>What it does, why this model, how it runs</w:t>
      </w:r>
      <w:r w:rsidR="00282E57">
        <w:rPr>
          <w:highlight w:val="yellow"/>
        </w:rPr>
        <w:t xml:space="preserve"> (Diagram)</w:t>
      </w:r>
      <w:r>
        <w:rPr>
          <w:highlight w:val="yellow"/>
        </w:rPr>
        <w:t>, accuracy, what is needed to run it</w:t>
      </w:r>
    </w:p>
    <w:p w14:paraId="4B3F6341" w14:textId="506BF346" w:rsidR="000C1FF5" w:rsidRDefault="00047019" w:rsidP="000C1FF5">
      <w:pPr>
        <w:pStyle w:val="ListParagraph"/>
        <w:numPr>
          <w:ilvl w:val="2"/>
          <w:numId w:val="16"/>
        </w:numPr>
        <w:rPr>
          <w:highlight w:val="yellow"/>
        </w:rPr>
      </w:pPr>
      <w:r>
        <w:rPr>
          <w:highlight w:val="yellow"/>
        </w:rPr>
        <w:t xml:space="preserve">What it does - </w:t>
      </w:r>
      <w:r w:rsidR="000C1FF5">
        <w:rPr>
          <w:highlight w:val="yellow"/>
        </w:rPr>
        <w:t xml:space="preserve">Takes in a video stream of the user’s path as input </w:t>
      </w:r>
    </w:p>
    <w:p w14:paraId="215736BE" w14:textId="052BE3E2" w:rsidR="000C1FF5" w:rsidRDefault="000C1FF5" w:rsidP="000C1FF5">
      <w:pPr>
        <w:pStyle w:val="ListParagraph"/>
        <w:numPr>
          <w:ilvl w:val="2"/>
          <w:numId w:val="16"/>
        </w:numPr>
        <w:rPr>
          <w:highlight w:val="yellow"/>
        </w:rPr>
      </w:pPr>
      <w:r>
        <w:rPr>
          <w:highlight w:val="yellow"/>
        </w:rPr>
        <w:t>Using this video objects are detected within the frame</w:t>
      </w:r>
    </w:p>
    <w:p w14:paraId="7FD20A4C" w14:textId="05124DA9" w:rsidR="000C1FF5" w:rsidRDefault="00047019" w:rsidP="000C1FF5">
      <w:pPr>
        <w:pStyle w:val="ListParagraph"/>
        <w:numPr>
          <w:ilvl w:val="2"/>
          <w:numId w:val="16"/>
        </w:numPr>
        <w:rPr>
          <w:highlight w:val="yellow"/>
        </w:rPr>
      </w:pPr>
      <w:r>
        <w:rPr>
          <w:highlight w:val="yellow"/>
        </w:rPr>
        <w:t xml:space="preserve">Why this model - </w:t>
      </w:r>
      <w:r w:rsidR="000C1FF5">
        <w:rPr>
          <w:highlight w:val="yellow"/>
        </w:rPr>
        <w:t>This model chosen because = specially built for devices with low computing power</w:t>
      </w:r>
    </w:p>
    <w:p w14:paraId="33E94BD6" w14:textId="4D33700D" w:rsidR="000C1FF5" w:rsidRDefault="00047019" w:rsidP="000C1FF5">
      <w:pPr>
        <w:pStyle w:val="ListParagraph"/>
        <w:numPr>
          <w:ilvl w:val="2"/>
          <w:numId w:val="16"/>
        </w:numPr>
        <w:rPr>
          <w:highlight w:val="yellow"/>
        </w:rPr>
      </w:pPr>
      <w:r>
        <w:rPr>
          <w:highlight w:val="yellow"/>
        </w:rPr>
        <w:t>How it runs</w:t>
      </w:r>
    </w:p>
    <w:p w14:paraId="495E943D" w14:textId="7B3E1748" w:rsidR="00047019" w:rsidRDefault="00047019" w:rsidP="00047019">
      <w:pPr>
        <w:pStyle w:val="ListParagraph"/>
        <w:numPr>
          <w:ilvl w:val="3"/>
          <w:numId w:val="16"/>
        </w:numPr>
        <w:rPr>
          <w:highlight w:val="yellow"/>
        </w:rPr>
      </w:pPr>
      <w:r>
        <w:rPr>
          <w:highlight w:val="yellow"/>
        </w:rPr>
        <w:t xml:space="preserve">Takes in video frame </w:t>
      </w:r>
    </w:p>
    <w:p w14:paraId="181031B9" w14:textId="4CD1D833" w:rsidR="00047019" w:rsidRDefault="00047019" w:rsidP="00047019">
      <w:pPr>
        <w:pStyle w:val="ListParagraph"/>
        <w:numPr>
          <w:ilvl w:val="3"/>
          <w:numId w:val="16"/>
        </w:numPr>
        <w:rPr>
          <w:highlight w:val="yellow"/>
        </w:rPr>
      </w:pPr>
      <w:r>
        <w:rPr>
          <w:highlight w:val="yellow"/>
        </w:rPr>
        <w:lastRenderedPageBreak/>
        <w:t>Runs video frame through three layers in order to detect objects – layers consist of expansion layer, depth wise layer and projection layer – as shown in Figure 27 below</w:t>
      </w:r>
    </w:p>
    <w:p w14:paraId="295FF2EC" w14:textId="2A47AF08" w:rsidR="00047019" w:rsidRDefault="00047019" w:rsidP="00047019">
      <w:pPr>
        <w:pStyle w:val="ListParagraph"/>
        <w:numPr>
          <w:ilvl w:val="3"/>
          <w:numId w:val="16"/>
        </w:numPr>
        <w:rPr>
          <w:highlight w:val="yellow"/>
        </w:rPr>
      </w:pPr>
      <w:r>
        <w:rPr>
          <w:highlight w:val="yellow"/>
        </w:rPr>
        <w:t>The expansion layer = uncompressed the data in the video before it can do through the depth wise layer. Essentially it increases the size of the inputted data – layer results in more output than input due to the data expansion</w:t>
      </w:r>
    </w:p>
    <w:p w14:paraId="1B129E66" w14:textId="5A4ECB5F" w:rsidR="00047019" w:rsidRDefault="00047019" w:rsidP="00047019">
      <w:pPr>
        <w:pStyle w:val="ListParagraph"/>
        <w:numPr>
          <w:ilvl w:val="3"/>
          <w:numId w:val="16"/>
        </w:numPr>
        <w:rPr>
          <w:highlight w:val="yellow"/>
        </w:rPr>
      </w:pPr>
      <w:r>
        <w:rPr>
          <w:highlight w:val="yellow"/>
        </w:rPr>
        <w:t xml:space="preserve">The depth wise layer – makes use of data produced by the expansion layer. Filters the data </w:t>
      </w:r>
      <w:r w:rsidR="0019583D">
        <w:rPr>
          <w:highlight w:val="yellow"/>
        </w:rPr>
        <w:t xml:space="preserve">to detect objects that the model has been trained to detect </w:t>
      </w:r>
      <w:r>
        <w:rPr>
          <w:highlight w:val="yellow"/>
        </w:rPr>
        <w:t>which is then outputted to the third and final layer the projection layer</w:t>
      </w:r>
    </w:p>
    <w:p w14:paraId="3C449D09" w14:textId="7E0FDAAD" w:rsidR="00047019" w:rsidRPr="00F96EE9" w:rsidRDefault="00047019" w:rsidP="00047019">
      <w:pPr>
        <w:pStyle w:val="ListParagraph"/>
        <w:numPr>
          <w:ilvl w:val="3"/>
          <w:numId w:val="16"/>
        </w:numPr>
        <w:rPr>
          <w:highlight w:val="yellow"/>
        </w:rPr>
      </w:pPr>
      <w:r>
        <w:rPr>
          <w:highlight w:val="yellow"/>
        </w:rPr>
        <w:t>The projection layer = compresses the data from the depth wise layer into a smaller output. It essentially projects the expanded data</w:t>
      </w:r>
      <w:r w:rsidR="0097636B">
        <w:rPr>
          <w:highlight w:val="yellow"/>
        </w:rPr>
        <w:t xml:space="preserve"> into  a smaller size, thus reducing the amount of data flow through the rest of the program within which this model is used.</w:t>
      </w:r>
    </w:p>
    <w:p w14:paraId="09FBBFBE" w14:textId="77777777" w:rsidR="00047019" w:rsidRDefault="00047019" w:rsidP="00047019">
      <w:pPr>
        <w:keepNext/>
      </w:pPr>
      <w:r>
        <w:rPr>
          <w:noProof/>
        </w:rPr>
        <w:drawing>
          <wp:inline distT="0" distB="0" distL="0" distR="0" wp14:anchorId="208D27A1" wp14:editId="1AED2FB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4550A749" w14:textId="6CF43FE4" w:rsidR="007A7F1C" w:rsidRDefault="00047019" w:rsidP="00047019">
      <w:pPr>
        <w:pStyle w:val="Caption"/>
      </w:pPr>
      <w:bookmarkStart w:id="159" w:name="_Toc34493051"/>
      <w:r>
        <w:t xml:space="preserve">Figure </w:t>
      </w:r>
      <w:r w:rsidR="00AE64B6">
        <w:fldChar w:fldCharType="begin"/>
      </w:r>
      <w:r w:rsidR="00AE64B6">
        <w:instrText xml:space="preserve"> SEQ Figure \* ARABIC </w:instrText>
      </w:r>
      <w:r w:rsidR="00AE64B6">
        <w:fldChar w:fldCharType="separate"/>
      </w:r>
      <w:r>
        <w:rPr>
          <w:noProof/>
        </w:rPr>
        <w:t>27</w:t>
      </w:r>
      <w:r w:rsidR="00AE64B6">
        <w:rPr>
          <w:noProof/>
        </w:rPr>
        <w:fldChar w:fldCharType="end"/>
      </w:r>
      <w:r>
        <w:t>: MobileNet SSDLite Diagram (</w:t>
      </w:r>
      <w:r w:rsidR="00B47ECE">
        <w:t>39</w:t>
      </w:r>
      <w:r>
        <w:t>)</w:t>
      </w:r>
      <w:bookmarkEnd w:id="159"/>
    </w:p>
    <w:p w14:paraId="754828C7" w14:textId="77777777" w:rsidR="005856BD" w:rsidRPr="007B63DE" w:rsidRDefault="005856BD" w:rsidP="007A7F1C"/>
    <w:p w14:paraId="422E6C38" w14:textId="494092D2" w:rsidR="007A7F1C" w:rsidRDefault="007A7F1C" w:rsidP="007A7F1C">
      <w:pPr>
        <w:pStyle w:val="Heading2"/>
      </w:pPr>
      <w:bookmarkStart w:id="160" w:name="_Toc21975779"/>
      <w:bookmarkStart w:id="161" w:name="_Toc33510335"/>
      <w:r>
        <w:t>3.</w:t>
      </w:r>
      <w:r w:rsidR="004D6198">
        <w:t>8</w:t>
      </w:r>
      <w:r>
        <w:t>. Conclusions</w:t>
      </w:r>
      <w:bookmarkEnd w:id="160"/>
      <w:bookmarkEnd w:id="161"/>
    </w:p>
    <w:p w14:paraId="45823EB8" w14:textId="4DE07177" w:rsidR="00047019" w:rsidRDefault="00047019" w:rsidP="000C1FF5">
      <w:pPr>
        <w:spacing w:line="360" w:lineRule="auto"/>
      </w:pPr>
    </w:p>
    <w:p w14:paraId="366DB57A" w14:textId="39D652B1" w:rsidR="00BD5475" w:rsidRPr="005856BD" w:rsidRDefault="00BD5475" w:rsidP="00BD5475">
      <w:pPr>
        <w:pStyle w:val="ListParagraph"/>
        <w:numPr>
          <w:ilvl w:val="0"/>
          <w:numId w:val="16"/>
        </w:numPr>
        <w:spacing w:line="360" w:lineRule="auto"/>
        <w:rPr>
          <w:highlight w:val="yellow"/>
        </w:rPr>
      </w:pPr>
      <w:r w:rsidRPr="005856BD">
        <w:rPr>
          <w:highlight w:val="yellow"/>
        </w:rPr>
        <w:t>In this chapter the design of system was presented</w:t>
      </w:r>
    </w:p>
    <w:p w14:paraId="6E2F1F33" w14:textId="70C72837" w:rsidR="00BD5475" w:rsidRPr="005856BD" w:rsidRDefault="00BD5475" w:rsidP="00BD5475">
      <w:pPr>
        <w:pStyle w:val="ListParagraph"/>
        <w:numPr>
          <w:ilvl w:val="1"/>
          <w:numId w:val="16"/>
        </w:numPr>
        <w:spacing w:line="360" w:lineRule="auto"/>
        <w:rPr>
          <w:highlight w:val="yellow"/>
        </w:rPr>
      </w:pPr>
      <w:r w:rsidRPr="005856BD">
        <w:rPr>
          <w:highlight w:val="yellow"/>
        </w:rPr>
        <w:t>Firstly</w:t>
      </w:r>
      <w:r w:rsidR="002562F7" w:rsidRPr="005856BD">
        <w:rPr>
          <w:highlight w:val="yellow"/>
        </w:rPr>
        <w:t>,</w:t>
      </w:r>
      <w:r w:rsidRPr="005856BD">
        <w:rPr>
          <w:highlight w:val="yellow"/>
        </w:rPr>
        <w:t xml:space="preserve"> different development methodologies were discussed and compared</w:t>
      </w:r>
    </w:p>
    <w:p w14:paraId="53D992F0" w14:textId="23DB98D2" w:rsidR="00BD5475" w:rsidRPr="005856BD" w:rsidRDefault="00BD5475" w:rsidP="00BD5475">
      <w:pPr>
        <w:pStyle w:val="ListParagraph"/>
        <w:numPr>
          <w:ilvl w:val="2"/>
          <w:numId w:val="16"/>
        </w:numPr>
        <w:spacing w:line="360" w:lineRule="auto"/>
        <w:rPr>
          <w:highlight w:val="yellow"/>
        </w:rPr>
      </w:pPr>
      <w:r w:rsidRPr="005856BD">
        <w:rPr>
          <w:highlight w:val="yellow"/>
        </w:rPr>
        <w:t>Resulting in the informed selection of the chosen methodology used for the development of this project</w:t>
      </w:r>
    </w:p>
    <w:p w14:paraId="3A827E24" w14:textId="5F5205EB" w:rsidR="00967FD0" w:rsidRDefault="00967FD0" w:rsidP="00967FD0">
      <w:pPr>
        <w:pStyle w:val="ListParagraph"/>
        <w:numPr>
          <w:ilvl w:val="1"/>
          <w:numId w:val="16"/>
        </w:numPr>
        <w:spacing w:line="360" w:lineRule="auto"/>
        <w:rPr>
          <w:highlight w:val="yellow"/>
        </w:rPr>
      </w:pPr>
      <w:r w:rsidRPr="005856BD">
        <w:rPr>
          <w:highlight w:val="yellow"/>
        </w:rPr>
        <w:t>Next = an overview of the system presented – entailed the</w:t>
      </w:r>
      <w:r w:rsidR="00306C53">
        <w:rPr>
          <w:highlight w:val="yellow"/>
        </w:rPr>
        <w:t xml:space="preserve"> different</w:t>
      </w:r>
      <w:r w:rsidRPr="005856BD">
        <w:rPr>
          <w:highlight w:val="yellow"/>
        </w:rPr>
        <w:t xml:space="preserve"> design iterations taken </w:t>
      </w:r>
      <w:r w:rsidR="005856BD" w:rsidRPr="005856BD">
        <w:rPr>
          <w:highlight w:val="yellow"/>
        </w:rPr>
        <w:t xml:space="preserve">to develop system </w:t>
      </w:r>
    </w:p>
    <w:p w14:paraId="68B9E535" w14:textId="3BBE199A" w:rsidR="00306C53" w:rsidRDefault="00306C53" w:rsidP="00967FD0">
      <w:pPr>
        <w:pStyle w:val="ListParagraph"/>
        <w:numPr>
          <w:ilvl w:val="1"/>
          <w:numId w:val="16"/>
        </w:numPr>
        <w:spacing w:line="360" w:lineRule="auto"/>
        <w:rPr>
          <w:highlight w:val="yellow"/>
        </w:rPr>
      </w:pPr>
      <w:r>
        <w:rPr>
          <w:highlight w:val="yellow"/>
        </w:rPr>
        <w:t>Lastly, an overview of the different layers of the system, i.e. front end, middle tier and backend were discussed</w:t>
      </w:r>
    </w:p>
    <w:p w14:paraId="06E90470" w14:textId="6A04604C" w:rsidR="00306C53" w:rsidRDefault="00306C53" w:rsidP="00306C53">
      <w:pPr>
        <w:pStyle w:val="ListParagraph"/>
        <w:numPr>
          <w:ilvl w:val="2"/>
          <w:numId w:val="16"/>
        </w:numPr>
        <w:spacing w:line="360" w:lineRule="auto"/>
        <w:rPr>
          <w:highlight w:val="yellow"/>
        </w:rPr>
      </w:pPr>
      <w:r>
        <w:rPr>
          <w:highlight w:val="yellow"/>
        </w:rPr>
        <w:t>Included a brief explanation of the different elements associated with each section and what their purpose is</w:t>
      </w:r>
    </w:p>
    <w:p w14:paraId="44EF253E" w14:textId="0A96B35E" w:rsidR="00306C53" w:rsidRDefault="00306C53" w:rsidP="00306C53">
      <w:pPr>
        <w:pStyle w:val="ListParagraph"/>
        <w:numPr>
          <w:ilvl w:val="0"/>
          <w:numId w:val="16"/>
        </w:numPr>
        <w:spacing w:line="360" w:lineRule="auto"/>
        <w:rPr>
          <w:highlight w:val="yellow"/>
        </w:rPr>
      </w:pPr>
      <w:r>
        <w:rPr>
          <w:highlight w:val="yellow"/>
        </w:rPr>
        <w:t>Based on topics discussed in this chapter</w:t>
      </w:r>
    </w:p>
    <w:p w14:paraId="526BDA5D" w14:textId="362B5D3B" w:rsidR="00306C53" w:rsidRDefault="00306C53" w:rsidP="00306C53">
      <w:pPr>
        <w:pStyle w:val="ListParagraph"/>
        <w:numPr>
          <w:ilvl w:val="1"/>
          <w:numId w:val="16"/>
        </w:numPr>
        <w:spacing w:line="360" w:lineRule="auto"/>
        <w:rPr>
          <w:highlight w:val="yellow"/>
        </w:rPr>
      </w:pPr>
      <w:r>
        <w:rPr>
          <w:highlight w:val="yellow"/>
        </w:rPr>
        <w:t>Next chapter = cover the development process conducted to build the system</w:t>
      </w:r>
    </w:p>
    <w:p w14:paraId="38A45EB3" w14:textId="35629BC7" w:rsidR="00306C53" w:rsidRDefault="00306C53" w:rsidP="00306C53">
      <w:pPr>
        <w:pStyle w:val="ListParagraph"/>
        <w:numPr>
          <w:ilvl w:val="2"/>
          <w:numId w:val="16"/>
        </w:numPr>
        <w:spacing w:line="360" w:lineRule="auto"/>
        <w:rPr>
          <w:highlight w:val="yellow"/>
        </w:rPr>
      </w:pPr>
      <w:r>
        <w:rPr>
          <w:highlight w:val="yellow"/>
        </w:rPr>
        <w:lastRenderedPageBreak/>
        <w:t>Involves revisiting designs covered in this chapter and how they were used in the development of the device</w:t>
      </w:r>
    </w:p>
    <w:p w14:paraId="22FEE927" w14:textId="0B11235F" w:rsidR="00306C53" w:rsidRPr="005856BD" w:rsidRDefault="00306C53" w:rsidP="00306C53">
      <w:pPr>
        <w:pStyle w:val="ListParagraph"/>
        <w:numPr>
          <w:ilvl w:val="2"/>
          <w:numId w:val="16"/>
        </w:numPr>
        <w:spacing w:line="360" w:lineRule="auto"/>
        <w:rPr>
          <w:highlight w:val="yellow"/>
        </w:rPr>
      </w:pPr>
      <w:r>
        <w:rPr>
          <w:highlight w:val="yellow"/>
        </w:rPr>
        <w:t>Following chapter will present how designs explained in this chapter were implemented and will also include challenges encountered along the way and any changes that may have been made during the development cycle</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43C1ABE4" w:rsidR="00034B9C" w:rsidRDefault="00034B9C" w:rsidP="000C1FF5">
      <w:pPr>
        <w:spacing w:line="360" w:lineRule="auto"/>
      </w:pPr>
    </w:p>
    <w:p w14:paraId="77EC1B0C" w14:textId="77777777" w:rsidR="00034B9C" w:rsidRDefault="00034B9C" w:rsidP="000C1FF5">
      <w:pPr>
        <w:spacing w:line="360" w:lineRule="auto"/>
      </w:pPr>
      <w:bookmarkStart w:id="162" w:name="_GoBack"/>
      <w:bookmarkEnd w:id="162"/>
    </w:p>
    <w:p w14:paraId="653B2DA8" w14:textId="58819A36" w:rsidR="009B697E" w:rsidRDefault="009B697E" w:rsidP="009B697E">
      <w:pPr>
        <w:pStyle w:val="Heading1"/>
      </w:pPr>
      <w:bookmarkStart w:id="163" w:name="_Toc33510336"/>
      <w:r>
        <w:lastRenderedPageBreak/>
        <w:t>4. De</w:t>
      </w:r>
      <w:r w:rsidR="007F3450">
        <w:t>velopment</w:t>
      </w:r>
      <w:bookmarkEnd w:id="163"/>
    </w:p>
    <w:p w14:paraId="2A537FCB" w14:textId="77777777" w:rsidR="009B697E" w:rsidRDefault="009B697E" w:rsidP="009B697E"/>
    <w:p w14:paraId="605A4897" w14:textId="77777777" w:rsidR="009B697E" w:rsidRDefault="009B697E" w:rsidP="009B697E">
      <w:pPr>
        <w:pStyle w:val="Heading2"/>
      </w:pPr>
      <w:bookmarkStart w:id="164" w:name="_Toc33510337"/>
      <w:r>
        <w:t>4.1. Introduction</w:t>
      </w:r>
      <w:bookmarkEnd w:id="164"/>
    </w:p>
    <w:p w14:paraId="029FAB64" w14:textId="32D00300" w:rsidR="007B63DE" w:rsidRDefault="007B63DE" w:rsidP="007B63DE"/>
    <w:p w14:paraId="710FD39D" w14:textId="28EF27B8" w:rsidR="00D71F59" w:rsidRPr="00C63469" w:rsidRDefault="00D71F59" w:rsidP="00D71F59">
      <w:pPr>
        <w:pStyle w:val="ListParagraph"/>
        <w:numPr>
          <w:ilvl w:val="0"/>
          <w:numId w:val="21"/>
        </w:numPr>
        <w:rPr>
          <w:highlight w:val="yellow"/>
        </w:rPr>
      </w:pPr>
      <w:r w:rsidRPr="00C63469">
        <w:rPr>
          <w:highlight w:val="yellow"/>
        </w:rPr>
        <w:t>Chapter will outline the development process that was taken during the course of this project</w:t>
      </w:r>
    </w:p>
    <w:p w14:paraId="79D38300" w14:textId="51F40473" w:rsidR="00D71F59" w:rsidRPr="00C63469" w:rsidRDefault="00D71F59" w:rsidP="00D71F59">
      <w:pPr>
        <w:pStyle w:val="ListParagraph"/>
        <w:numPr>
          <w:ilvl w:val="1"/>
          <w:numId w:val="21"/>
        </w:numPr>
        <w:rPr>
          <w:highlight w:val="yellow"/>
        </w:rPr>
      </w:pPr>
      <w:r w:rsidRPr="00C63469">
        <w:rPr>
          <w:highlight w:val="yellow"/>
        </w:rPr>
        <w:t>Discuss crucial development processes and challenged encounters during the development of project</w:t>
      </w:r>
    </w:p>
    <w:p w14:paraId="195B9FF3" w14:textId="6F98D67F" w:rsidR="003109CE" w:rsidRPr="00C63469" w:rsidRDefault="003109CE" w:rsidP="003109CE">
      <w:pPr>
        <w:pStyle w:val="ListParagraph"/>
        <w:numPr>
          <w:ilvl w:val="0"/>
          <w:numId w:val="21"/>
        </w:numPr>
        <w:rPr>
          <w:highlight w:val="yellow"/>
        </w:rPr>
      </w:pPr>
      <w:r w:rsidRPr="00C63469">
        <w:rPr>
          <w:highlight w:val="yellow"/>
        </w:rPr>
        <w:t>The development of the application took place over the course of a few months</w:t>
      </w:r>
    </w:p>
    <w:p w14:paraId="5569C5E3" w14:textId="369606B2" w:rsidR="003109CE" w:rsidRPr="00C63469" w:rsidRDefault="003109CE" w:rsidP="003109CE">
      <w:pPr>
        <w:pStyle w:val="ListParagraph"/>
        <w:numPr>
          <w:ilvl w:val="1"/>
          <w:numId w:val="21"/>
        </w:numPr>
        <w:rPr>
          <w:highlight w:val="yellow"/>
        </w:rPr>
      </w:pPr>
      <w:r w:rsidRPr="00C63469">
        <w:rPr>
          <w:highlight w:val="yellow"/>
        </w:rPr>
        <w:t>Features /elements of project were developed one by one</w:t>
      </w:r>
    </w:p>
    <w:p w14:paraId="348BB45B" w14:textId="17912200" w:rsidR="003109CE" w:rsidRPr="00C63469" w:rsidRDefault="003109CE" w:rsidP="003109CE">
      <w:pPr>
        <w:pStyle w:val="ListParagraph"/>
        <w:numPr>
          <w:ilvl w:val="2"/>
          <w:numId w:val="21"/>
        </w:numPr>
        <w:rPr>
          <w:highlight w:val="yellow"/>
        </w:rPr>
      </w:pPr>
      <w:r w:rsidRPr="00C63469">
        <w:rPr>
          <w:highlight w:val="yellow"/>
        </w:rPr>
        <w:t xml:space="preserve">Using sprints of 7 -10 </w:t>
      </w:r>
      <w:r w:rsidR="005056C2" w:rsidRPr="00C63469">
        <w:rPr>
          <w:highlight w:val="yellow"/>
        </w:rPr>
        <w:t xml:space="preserve"> days (depending on size and difficulty in implementing element of project)</w:t>
      </w:r>
    </w:p>
    <w:p w14:paraId="35D22707" w14:textId="2F05309D" w:rsidR="00A20FC4" w:rsidRPr="00C63469" w:rsidRDefault="00A20FC4" w:rsidP="00A20FC4">
      <w:pPr>
        <w:pStyle w:val="ListParagraph"/>
        <w:numPr>
          <w:ilvl w:val="1"/>
          <w:numId w:val="21"/>
        </w:numPr>
        <w:rPr>
          <w:highlight w:val="yellow"/>
        </w:rPr>
      </w:pPr>
      <w:r w:rsidRPr="00C63469">
        <w:rPr>
          <w:highlight w:val="yellow"/>
        </w:rPr>
        <w:t>The order of development was as follows</w:t>
      </w:r>
    </w:p>
    <w:p w14:paraId="7526C6E8" w14:textId="1461D9BC" w:rsidR="00A20FC4" w:rsidRPr="00C63469" w:rsidRDefault="00A20FC4" w:rsidP="00A20FC4">
      <w:pPr>
        <w:pStyle w:val="ListParagraph"/>
        <w:numPr>
          <w:ilvl w:val="2"/>
          <w:numId w:val="21"/>
        </w:numPr>
        <w:rPr>
          <w:highlight w:val="yellow"/>
        </w:rPr>
      </w:pPr>
      <w:r w:rsidRPr="00C63469">
        <w:rPr>
          <w:highlight w:val="yellow"/>
        </w:rPr>
        <w:t>Backend – setting up and ensuring the model ran correctly, also setting up the pi camera to input a video stream that is used by the model to detect objects</w:t>
      </w:r>
    </w:p>
    <w:p w14:paraId="08EAB334" w14:textId="74713FCF" w:rsidR="00A20FC4" w:rsidRPr="00C63469" w:rsidRDefault="00A20FC4" w:rsidP="00A20FC4">
      <w:pPr>
        <w:pStyle w:val="ListParagraph"/>
        <w:numPr>
          <w:ilvl w:val="2"/>
          <w:numId w:val="21"/>
        </w:numPr>
        <w:rPr>
          <w:highlight w:val="yellow"/>
        </w:rPr>
      </w:pPr>
      <w:r w:rsidRPr="00C63469">
        <w:rPr>
          <w:highlight w:val="yellow"/>
        </w:rPr>
        <w:t>Middle tier – compile the instructions using results from object detection model and range sensor. sensor used here to detect distance from closest object</w:t>
      </w:r>
    </w:p>
    <w:p w14:paraId="28AF4F0D" w14:textId="6B97C80E" w:rsidR="00A20FC4" w:rsidRPr="00C63469" w:rsidRDefault="00A20FC4" w:rsidP="00A20FC4">
      <w:pPr>
        <w:pStyle w:val="ListParagraph"/>
        <w:numPr>
          <w:ilvl w:val="2"/>
          <w:numId w:val="21"/>
        </w:numPr>
        <w:rPr>
          <w:highlight w:val="yellow"/>
        </w:rPr>
      </w:pPr>
      <w:r w:rsidRPr="00C63469">
        <w:rPr>
          <w:highlight w:val="yellow"/>
        </w:rPr>
        <w:t>Frontend – converting compiled instructions into audio to be presented to the user. Also running program automatically once device powered on</w:t>
      </w:r>
    </w:p>
    <w:p w14:paraId="427EC956" w14:textId="2632059E" w:rsidR="009B697E" w:rsidRDefault="009B697E" w:rsidP="009B697E">
      <w:pPr>
        <w:pStyle w:val="Heading2"/>
      </w:pPr>
      <w:bookmarkStart w:id="165" w:name="_Toc33510338"/>
      <w:r>
        <w:t>4.2. Software Development</w:t>
      </w:r>
      <w:bookmarkEnd w:id="165"/>
    </w:p>
    <w:p w14:paraId="680E425B" w14:textId="4EE3A573" w:rsidR="00335554" w:rsidRDefault="00335554" w:rsidP="00335554"/>
    <w:p w14:paraId="0E4F1348" w14:textId="78531450" w:rsidR="00BE029F" w:rsidRPr="00BE029F" w:rsidRDefault="00BE029F" w:rsidP="00BE029F">
      <w:pPr>
        <w:pStyle w:val="ListParagraph"/>
        <w:numPr>
          <w:ilvl w:val="0"/>
          <w:numId w:val="11"/>
        </w:numPr>
        <w:spacing w:line="360" w:lineRule="auto"/>
        <w:rPr>
          <w:highlight w:val="yellow"/>
        </w:rPr>
      </w:pPr>
      <w:r w:rsidRPr="00BE029F">
        <w:rPr>
          <w:highlight w:val="yellow"/>
        </w:rP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4C5A2682" w14:textId="44B72B1F" w:rsidR="00BE029F" w:rsidRPr="00AC3D35" w:rsidRDefault="00BE029F" w:rsidP="00BE029F">
      <w:pPr>
        <w:pStyle w:val="ListParagraph"/>
        <w:numPr>
          <w:ilvl w:val="0"/>
          <w:numId w:val="11"/>
        </w:numPr>
        <w:rPr>
          <w:highlight w:val="yellow"/>
        </w:rPr>
      </w:pPr>
      <w:r w:rsidRPr="00AC3D35">
        <w:rPr>
          <w:highlight w:val="yellow"/>
        </w:rPr>
        <w:t>Mention steps for setting up hardware</w:t>
      </w:r>
    </w:p>
    <w:p w14:paraId="41FE2BD0" w14:textId="054FE5F5" w:rsidR="00BE029F" w:rsidRPr="00AC3D35" w:rsidRDefault="00BE029F" w:rsidP="00BE029F">
      <w:pPr>
        <w:pStyle w:val="ListParagraph"/>
        <w:numPr>
          <w:ilvl w:val="1"/>
          <w:numId w:val="11"/>
        </w:numPr>
        <w:rPr>
          <w:highlight w:val="yellow"/>
        </w:rPr>
      </w:pPr>
      <w:r w:rsidRPr="00AC3D35">
        <w:rPr>
          <w:highlight w:val="yellow"/>
        </w:rPr>
        <w:t>Install the Rasp</w:t>
      </w:r>
      <w:r w:rsidR="000F7A0D">
        <w:rPr>
          <w:highlight w:val="yellow"/>
        </w:rPr>
        <w:t>b</w:t>
      </w:r>
      <w:r w:rsidRPr="00AC3D35">
        <w:rPr>
          <w:highlight w:val="yellow"/>
        </w:rPr>
        <w:t>ian os</w:t>
      </w:r>
    </w:p>
    <w:p w14:paraId="777EEA52" w14:textId="74CB9438" w:rsidR="00BE029F" w:rsidRPr="00AC3D35" w:rsidRDefault="00BE029F" w:rsidP="00BE029F">
      <w:pPr>
        <w:pStyle w:val="ListParagraph"/>
        <w:numPr>
          <w:ilvl w:val="2"/>
          <w:numId w:val="11"/>
        </w:numPr>
        <w:rPr>
          <w:highlight w:val="yellow"/>
        </w:rPr>
      </w:pPr>
      <w:r w:rsidRPr="00AC3D35">
        <w:rPr>
          <w:highlight w:val="yellow"/>
        </w:rPr>
        <w:t>was preinstalled on a formatted SD card</w:t>
      </w:r>
    </w:p>
    <w:p w14:paraId="41022D44" w14:textId="04908EB9" w:rsidR="00BE029F" w:rsidRPr="00AC3D35" w:rsidRDefault="00BE029F" w:rsidP="00BE029F">
      <w:pPr>
        <w:pStyle w:val="ListParagraph"/>
        <w:numPr>
          <w:ilvl w:val="2"/>
          <w:numId w:val="11"/>
        </w:numPr>
        <w:spacing w:line="360" w:lineRule="auto"/>
        <w:rPr>
          <w:highlight w:val="yellow"/>
        </w:rPr>
      </w:pPr>
      <w:r w:rsidRPr="00AC3D35">
        <w:rPr>
          <w:highlight w:val="yellow"/>
        </w:rPr>
        <w:t>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38C00FA5" w14:textId="624EBC33" w:rsidR="00BE029F" w:rsidRPr="00AC3D35" w:rsidRDefault="00BE029F" w:rsidP="00BE029F">
      <w:pPr>
        <w:pStyle w:val="ListParagraph"/>
        <w:numPr>
          <w:ilvl w:val="1"/>
          <w:numId w:val="11"/>
        </w:numPr>
        <w:spacing w:line="360" w:lineRule="auto"/>
        <w:rPr>
          <w:highlight w:val="yellow"/>
        </w:rPr>
      </w:pPr>
      <w:r w:rsidRPr="00AC3D35">
        <w:rPr>
          <w:highlight w:val="yellow"/>
        </w:rPr>
        <w:t>The pi camera was attached to the pi using the camera module port on the pi board</w:t>
      </w:r>
    </w:p>
    <w:p w14:paraId="0196D23D" w14:textId="4A01449B" w:rsidR="00BE029F" w:rsidRDefault="00BE029F" w:rsidP="00BE029F">
      <w:pPr>
        <w:pStyle w:val="ListParagraph"/>
        <w:numPr>
          <w:ilvl w:val="1"/>
          <w:numId w:val="11"/>
        </w:numPr>
        <w:spacing w:line="360" w:lineRule="auto"/>
        <w:rPr>
          <w:highlight w:val="yellow"/>
        </w:rPr>
      </w:pPr>
      <w:r w:rsidRPr="00AC3D35">
        <w:rPr>
          <w:highlight w:val="yellow"/>
        </w:rPr>
        <w:t>Sensor also attached to pi when distance calculation was being implemented</w:t>
      </w:r>
      <w:r w:rsidR="00B90AD6" w:rsidRPr="00AC3D35">
        <w:rPr>
          <w:highlight w:val="yellow"/>
        </w:rPr>
        <w:t xml:space="preserve"> (</w:t>
      </w:r>
      <w:r w:rsidR="00867AB1">
        <w:rPr>
          <w:highlight w:val="yellow"/>
        </w:rPr>
        <w:t>go over detail</w:t>
      </w:r>
      <w:r w:rsidR="003D4C7C">
        <w:rPr>
          <w:highlight w:val="yellow"/>
        </w:rPr>
        <w:t xml:space="preserve"> – in middle tier</w:t>
      </w:r>
      <w:r w:rsidR="00B90AD6" w:rsidRPr="00AC3D35">
        <w:rPr>
          <w:highlight w:val="yellow"/>
        </w:rPr>
        <w:t>)</w:t>
      </w:r>
    </w:p>
    <w:p w14:paraId="2DB1CF31" w14:textId="3770406F" w:rsidR="00EA60F9" w:rsidRPr="00EA60F9" w:rsidRDefault="00EA60F9" w:rsidP="00EA60F9">
      <w:pPr>
        <w:pStyle w:val="ListParagraph"/>
        <w:numPr>
          <w:ilvl w:val="0"/>
          <w:numId w:val="11"/>
        </w:numPr>
        <w:rPr>
          <w:highlight w:val="yellow"/>
        </w:rPr>
      </w:pPr>
      <w:r w:rsidRPr="00B51717">
        <w:rPr>
          <w:highlight w:val="yellow"/>
        </w:rPr>
        <w:lastRenderedPageBreak/>
        <w:t>Tried to use MASK R-CNN to implement object detection originally</w:t>
      </w:r>
      <w:r>
        <w:rPr>
          <w:highlight w:val="yellow"/>
        </w:rPr>
        <w:t xml:space="preserve"> – what was done for the interim report</w:t>
      </w:r>
    </w:p>
    <w:p w14:paraId="4C9C4CE3" w14:textId="32B22D4B" w:rsidR="00C63469" w:rsidRPr="00B51717" w:rsidRDefault="00C63469" w:rsidP="00C63469">
      <w:pPr>
        <w:pStyle w:val="ListParagraph"/>
        <w:numPr>
          <w:ilvl w:val="1"/>
          <w:numId w:val="11"/>
        </w:numPr>
        <w:rPr>
          <w:highlight w:val="yellow"/>
        </w:rPr>
      </w:pPr>
      <w:r>
        <w:rPr>
          <w:highlight w:val="yellow"/>
        </w:rPr>
        <w:t>Include code and pictures from interim report and describe – summarise what was put into interim</w:t>
      </w:r>
    </w:p>
    <w:p w14:paraId="6E87E7BD" w14:textId="19622DA8" w:rsidR="00335554" w:rsidRPr="00B51717" w:rsidRDefault="00335554" w:rsidP="00335554">
      <w:pPr>
        <w:pStyle w:val="ListParagraph"/>
        <w:numPr>
          <w:ilvl w:val="1"/>
          <w:numId w:val="11"/>
        </w:numPr>
        <w:rPr>
          <w:highlight w:val="yellow"/>
        </w:rPr>
      </w:pPr>
      <w:r w:rsidRPr="00B51717">
        <w:rPr>
          <w:highlight w:val="yellow"/>
        </w:rPr>
        <w:t xml:space="preserve">Changed to </w:t>
      </w:r>
      <w:proofErr w:type="spellStart"/>
      <w:r w:rsidRPr="00B51717">
        <w:rPr>
          <w:highlight w:val="yellow"/>
        </w:rPr>
        <w:t>mobilenet</w:t>
      </w:r>
      <w:proofErr w:type="spellEnd"/>
      <w:r w:rsidRPr="00B51717">
        <w:rPr>
          <w:highlight w:val="yellow"/>
        </w:rPr>
        <w:t xml:space="preserve"> </w:t>
      </w:r>
      <w:proofErr w:type="spellStart"/>
      <w:r w:rsidRPr="00B51717">
        <w:rPr>
          <w:highlight w:val="yellow"/>
        </w:rPr>
        <w:t>ssdlite</w:t>
      </w:r>
      <w:proofErr w:type="spellEnd"/>
      <w:r w:rsidRPr="00B51717">
        <w:rPr>
          <w:highlight w:val="yellow"/>
        </w:rPr>
        <w:t xml:space="preserve"> model instead</w:t>
      </w:r>
    </w:p>
    <w:p w14:paraId="667E402C" w14:textId="290F813E" w:rsidR="00335554" w:rsidRDefault="00335554" w:rsidP="00335554">
      <w:pPr>
        <w:pStyle w:val="ListParagraph"/>
        <w:numPr>
          <w:ilvl w:val="2"/>
          <w:numId w:val="11"/>
        </w:numPr>
        <w:rPr>
          <w:highlight w:val="yellow"/>
        </w:rPr>
      </w:pPr>
      <w:r w:rsidRPr="00B51717">
        <w:rPr>
          <w:highlight w:val="yellow"/>
        </w:rPr>
        <w:t>Discuss why</w:t>
      </w:r>
    </w:p>
    <w:p w14:paraId="52DDF7D9" w14:textId="719FF600" w:rsidR="00C63469" w:rsidRDefault="00C63469" w:rsidP="00335554">
      <w:pPr>
        <w:pStyle w:val="ListParagraph"/>
        <w:numPr>
          <w:ilvl w:val="2"/>
          <w:numId w:val="11"/>
        </w:numPr>
        <w:rPr>
          <w:highlight w:val="yellow"/>
        </w:rPr>
      </w:pPr>
      <w:r>
        <w:rPr>
          <w:highlight w:val="yellow"/>
        </w:rPr>
        <w:t xml:space="preserve">Mask </w:t>
      </w:r>
      <w:proofErr w:type="spellStart"/>
      <w:r>
        <w:rPr>
          <w:highlight w:val="yellow"/>
        </w:rPr>
        <w:t>rcnn</w:t>
      </w:r>
      <w:proofErr w:type="spellEnd"/>
      <w:r>
        <w:rPr>
          <w:highlight w:val="yellow"/>
        </w:rPr>
        <w:t xml:space="preserve"> was only able to run on raspberry pi with an image – taken by the pi camera</w:t>
      </w:r>
    </w:p>
    <w:p w14:paraId="20AD5883" w14:textId="63828404" w:rsidR="00C63469" w:rsidRDefault="00C63469" w:rsidP="00335554">
      <w:pPr>
        <w:pStyle w:val="ListParagraph"/>
        <w:numPr>
          <w:ilvl w:val="2"/>
          <w:numId w:val="11"/>
        </w:numPr>
        <w:rPr>
          <w:highlight w:val="yellow"/>
        </w:rPr>
      </w:pPr>
      <w:r>
        <w:rPr>
          <w:highlight w:val="yellow"/>
        </w:rPr>
        <w:t xml:space="preserve">When tried to implement with video the pi could not compute -&gt; not enough computation power for complex mask </w:t>
      </w:r>
      <w:proofErr w:type="spellStart"/>
      <w:r w:rsidR="00CD335D">
        <w:rPr>
          <w:highlight w:val="yellow"/>
        </w:rPr>
        <w:t>R</w:t>
      </w:r>
      <w:r>
        <w:rPr>
          <w:highlight w:val="yellow"/>
        </w:rPr>
        <w:t>cnn</w:t>
      </w:r>
      <w:proofErr w:type="spellEnd"/>
      <w:r>
        <w:rPr>
          <w:highlight w:val="yellow"/>
        </w:rPr>
        <w:t xml:space="preserve"> model</w:t>
      </w:r>
    </w:p>
    <w:p w14:paraId="13952CCD" w14:textId="2F656CA6" w:rsidR="00C63469" w:rsidRDefault="00C63469" w:rsidP="00335554">
      <w:pPr>
        <w:pStyle w:val="ListParagraph"/>
        <w:numPr>
          <w:ilvl w:val="2"/>
          <w:numId w:val="11"/>
        </w:numPr>
        <w:rPr>
          <w:highlight w:val="yellow"/>
        </w:rPr>
      </w:pPr>
      <w:r>
        <w:rPr>
          <w:highlight w:val="yellow"/>
        </w:rPr>
        <w:t>Began to look into other object detection model more suitable for a device like the raspberry pi with a lower computation power.</w:t>
      </w:r>
    </w:p>
    <w:p w14:paraId="6105DBFE" w14:textId="7A284EFC" w:rsidR="00C63469" w:rsidRDefault="00C63469" w:rsidP="00C63469">
      <w:pPr>
        <w:pStyle w:val="ListParagraph"/>
        <w:numPr>
          <w:ilvl w:val="3"/>
          <w:numId w:val="11"/>
        </w:numPr>
        <w:rPr>
          <w:highlight w:val="yellow"/>
        </w:rPr>
      </w:pPr>
      <w:r>
        <w:rPr>
          <w:highlight w:val="yellow"/>
        </w:rPr>
        <w:t xml:space="preserve">Found </w:t>
      </w:r>
      <w:proofErr w:type="spellStart"/>
      <w:r w:rsidR="00CD335D">
        <w:rPr>
          <w:highlight w:val="yellow"/>
        </w:rPr>
        <w:t>M</w:t>
      </w:r>
      <w:r>
        <w:rPr>
          <w:highlight w:val="yellow"/>
        </w:rPr>
        <w:t>obilenet</w:t>
      </w:r>
      <w:proofErr w:type="spellEnd"/>
      <w:r>
        <w:rPr>
          <w:highlight w:val="yellow"/>
        </w:rPr>
        <w:t xml:space="preserve"> SSDLite</w:t>
      </w:r>
    </w:p>
    <w:p w14:paraId="2119F86D" w14:textId="2CA80B5D" w:rsidR="00BE029F" w:rsidRDefault="00BE029F" w:rsidP="00BE029F">
      <w:pPr>
        <w:pStyle w:val="ListParagraph"/>
        <w:numPr>
          <w:ilvl w:val="4"/>
          <w:numId w:val="11"/>
        </w:numPr>
        <w:rPr>
          <w:highlight w:val="yellow"/>
        </w:rPr>
      </w:pPr>
      <w:r>
        <w:rPr>
          <w:highlight w:val="yellow"/>
        </w:rPr>
        <w:t xml:space="preserve">This </w:t>
      </w:r>
      <w:r w:rsidR="00AA580C">
        <w:rPr>
          <w:highlight w:val="yellow"/>
        </w:rPr>
        <w:t>model specifically created for object detection on devices with a lower computation power</w:t>
      </w:r>
    </w:p>
    <w:p w14:paraId="45C8B07F" w14:textId="7AF5AA3D" w:rsidR="00520A27" w:rsidRDefault="00520A27" w:rsidP="00BE029F">
      <w:pPr>
        <w:pStyle w:val="ListParagraph"/>
        <w:numPr>
          <w:ilvl w:val="4"/>
          <w:numId w:val="11"/>
        </w:numPr>
        <w:rPr>
          <w:highlight w:val="yellow"/>
        </w:rPr>
      </w:pPr>
      <w:r>
        <w:rPr>
          <w:highlight w:val="yellow"/>
        </w:rPr>
        <w:t>pre trained model used for project = trained to classify objects like: cars, people, traffic lights, chairs , couches etc.</w:t>
      </w:r>
    </w:p>
    <w:p w14:paraId="3D90EC5B" w14:textId="3AE9970F" w:rsidR="00A84B35" w:rsidRDefault="00A84B35" w:rsidP="00A84B35">
      <w:pPr>
        <w:pStyle w:val="ListParagraph"/>
        <w:numPr>
          <w:ilvl w:val="3"/>
          <w:numId w:val="11"/>
        </w:numPr>
        <w:rPr>
          <w:highlight w:val="yellow"/>
        </w:rPr>
      </w:pPr>
      <w:r>
        <w:rPr>
          <w:highlight w:val="yellow"/>
        </w:rPr>
        <w:t>was able to run this model on the raspberry pi with video stream and successfully detect objects within the frame</w:t>
      </w:r>
    </w:p>
    <w:p w14:paraId="2E5500F4" w14:textId="74ABABC6" w:rsidR="00CD335D" w:rsidRPr="00B51717" w:rsidRDefault="00CD335D" w:rsidP="00CD335D">
      <w:pPr>
        <w:pStyle w:val="ListParagraph"/>
        <w:numPr>
          <w:ilvl w:val="0"/>
          <w:numId w:val="11"/>
        </w:numPr>
        <w:rPr>
          <w:highlight w:val="yellow"/>
        </w:rPr>
      </w:pPr>
      <w:r>
        <w:rPr>
          <w:highlight w:val="yellow"/>
        </w:rPr>
        <w:t>challenge arose when trying to detect distance between detected object and user</w:t>
      </w:r>
    </w:p>
    <w:p w14:paraId="2CD0594A" w14:textId="76DF1C61" w:rsidR="00335554" w:rsidRDefault="00335554" w:rsidP="00335554">
      <w:pPr>
        <w:pStyle w:val="ListParagraph"/>
        <w:numPr>
          <w:ilvl w:val="0"/>
          <w:numId w:val="11"/>
        </w:numPr>
        <w:rPr>
          <w:highlight w:val="yellow"/>
        </w:rPr>
      </w:pPr>
      <w:r w:rsidRPr="00B51717">
        <w:rPr>
          <w:highlight w:val="yellow"/>
        </w:rPr>
        <w:t>Tried calculating distance using single lens camera i.e. pi</w:t>
      </w:r>
      <w:r w:rsidR="00CD335D">
        <w:rPr>
          <w:highlight w:val="yellow"/>
        </w:rPr>
        <w:t xml:space="preserve"> </w:t>
      </w:r>
      <w:r w:rsidRPr="00B51717">
        <w:rPr>
          <w:highlight w:val="yellow"/>
        </w:rPr>
        <w:t>camera</w:t>
      </w:r>
    </w:p>
    <w:p w14:paraId="4BAF4098" w14:textId="77777777" w:rsidR="00CD335D" w:rsidRPr="00B51717" w:rsidRDefault="00CD335D" w:rsidP="00CD335D">
      <w:pPr>
        <w:pStyle w:val="ListParagraph"/>
        <w:numPr>
          <w:ilvl w:val="1"/>
          <w:numId w:val="11"/>
        </w:numPr>
        <w:rPr>
          <w:highlight w:val="yellow"/>
        </w:rPr>
      </w:pPr>
      <w:r w:rsidRPr="00B51717">
        <w:rPr>
          <w:highlight w:val="yellow"/>
        </w:rPr>
        <w:t>Mention different formulas tried and why they didn’t work</w:t>
      </w:r>
    </w:p>
    <w:p w14:paraId="2EC4B70D" w14:textId="70E04C78" w:rsidR="00CD335D" w:rsidRDefault="00CD335D" w:rsidP="00CD335D">
      <w:pPr>
        <w:pStyle w:val="ListParagraph"/>
        <w:numPr>
          <w:ilvl w:val="2"/>
          <w:numId w:val="11"/>
        </w:numPr>
        <w:rPr>
          <w:highlight w:val="yellow"/>
        </w:rPr>
      </w:pPr>
      <w:r>
        <w:rPr>
          <w:highlight w:val="yellow"/>
        </w:rPr>
        <w:t>Tried to use the triangle similarity -&gt; problem = must know the width of the object that is being used to get the distance between the user and the object</w:t>
      </w:r>
    </w:p>
    <w:p w14:paraId="67E27BEC" w14:textId="4C1D10F2" w:rsidR="0055539D" w:rsidRDefault="0055539D" w:rsidP="00CD335D">
      <w:pPr>
        <w:pStyle w:val="ListParagraph"/>
        <w:numPr>
          <w:ilvl w:val="2"/>
          <w:numId w:val="11"/>
        </w:numPr>
        <w:rPr>
          <w:highlight w:val="yellow"/>
        </w:rPr>
      </w:pPr>
      <w:r>
        <w:rPr>
          <w:highlight w:val="yellow"/>
        </w:rPr>
        <w:t>This type of method doesn’t work for objects whose size isn’t known exactly beforehand</w:t>
      </w:r>
    </w:p>
    <w:p w14:paraId="6705F966" w14:textId="576EAF68" w:rsidR="00CD335D" w:rsidRDefault="005F30DE" w:rsidP="00CD335D">
      <w:pPr>
        <w:pStyle w:val="ListParagraph"/>
        <w:numPr>
          <w:ilvl w:val="2"/>
          <w:numId w:val="11"/>
        </w:numPr>
        <w:rPr>
          <w:highlight w:val="yellow"/>
        </w:rPr>
      </w:pPr>
      <w:r>
        <w:rPr>
          <w:highlight w:val="yellow"/>
        </w:rPr>
        <w:t>need to know the width of the object</w:t>
      </w:r>
    </w:p>
    <w:p w14:paraId="77E4D933" w14:textId="446C191C" w:rsidR="005F30DE" w:rsidRDefault="005F30DE" w:rsidP="005F30DE">
      <w:pPr>
        <w:pStyle w:val="ListParagraph"/>
        <w:numPr>
          <w:ilvl w:val="3"/>
          <w:numId w:val="11"/>
        </w:numPr>
        <w:rPr>
          <w:highlight w:val="yellow"/>
        </w:rPr>
      </w:pPr>
      <w:r>
        <w:rPr>
          <w:highlight w:val="yellow"/>
        </w:rPr>
        <w:t>Use following formula to get distance from object</w:t>
      </w:r>
    </w:p>
    <w:p w14:paraId="3A015C66" w14:textId="2183EC67" w:rsidR="005F30DE" w:rsidRDefault="005F30DE" w:rsidP="005F30DE">
      <w:pPr>
        <w:pStyle w:val="ListParagraph"/>
        <w:numPr>
          <w:ilvl w:val="3"/>
          <w:numId w:val="11"/>
        </w:numPr>
        <w:rPr>
          <w:highlight w:val="yellow"/>
        </w:rPr>
      </w:pPr>
      <w:r>
        <w:rPr>
          <w:highlight w:val="yellow"/>
        </w:rPr>
        <w:t>D = (</w:t>
      </w:r>
      <w:proofErr w:type="spellStart"/>
      <w:r>
        <w:rPr>
          <w:highlight w:val="yellow"/>
        </w:rPr>
        <w:t>WxF</w:t>
      </w:r>
      <w:proofErr w:type="spellEnd"/>
      <w:r>
        <w:rPr>
          <w:highlight w:val="yellow"/>
        </w:rPr>
        <w:t>)/P</w:t>
      </w:r>
    </w:p>
    <w:p w14:paraId="1A5704A3" w14:textId="1C00995A" w:rsidR="005F30DE" w:rsidRDefault="005F30DE" w:rsidP="005F30DE">
      <w:pPr>
        <w:pStyle w:val="ListParagraph"/>
        <w:numPr>
          <w:ilvl w:val="3"/>
          <w:numId w:val="11"/>
        </w:numPr>
        <w:rPr>
          <w:highlight w:val="yellow"/>
        </w:rPr>
      </w:pPr>
      <w:r>
        <w:rPr>
          <w:highlight w:val="yellow"/>
        </w:rPr>
        <w:t>F = obtain the alleged focal length of camera</w:t>
      </w:r>
    </w:p>
    <w:p w14:paraId="709972B2" w14:textId="4C84D34D" w:rsidR="005F30DE" w:rsidRDefault="005F30DE" w:rsidP="005F30DE">
      <w:pPr>
        <w:pStyle w:val="ListParagraph"/>
        <w:numPr>
          <w:ilvl w:val="3"/>
          <w:numId w:val="11"/>
        </w:numPr>
        <w:rPr>
          <w:highlight w:val="yellow"/>
        </w:rPr>
      </w:pPr>
      <w:r>
        <w:rPr>
          <w:highlight w:val="yellow"/>
        </w:rPr>
        <w:t xml:space="preserve">P = measure the seeming width of the object in the picture in pixels </w:t>
      </w:r>
    </w:p>
    <w:p w14:paraId="0FDA8C18" w14:textId="0613256A" w:rsidR="005F30DE" w:rsidRDefault="005F30DE" w:rsidP="005F30DE">
      <w:pPr>
        <w:pStyle w:val="ListParagraph"/>
        <w:numPr>
          <w:ilvl w:val="3"/>
          <w:numId w:val="11"/>
        </w:numPr>
        <w:rPr>
          <w:highlight w:val="yellow"/>
        </w:rPr>
      </w:pPr>
      <w:r>
        <w:rPr>
          <w:highlight w:val="yellow"/>
        </w:rPr>
        <w:t>D = the distance the object is placed from the camera</w:t>
      </w:r>
    </w:p>
    <w:p w14:paraId="25927547" w14:textId="03E1617B" w:rsidR="005F30DE" w:rsidRDefault="005F30DE" w:rsidP="005F30DE">
      <w:pPr>
        <w:pStyle w:val="ListParagraph"/>
        <w:numPr>
          <w:ilvl w:val="3"/>
          <w:numId w:val="11"/>
        </w:numPr>
        <w:rPr>
          <w:highlight w:val="yellow"/>
        </w:rPr>
      </w:pPr>
      <w:r>
        <w:rPr>
          <w:highlight w:val="yellow"/>
        </w:rPr>
        <w:t>W = objects known width</w:t>
      </w:r>
    </w:p>
    <w:p w14:paraId="479F9577" w14:textId="63F9CB51" w:rsidR="00126D1B" w:rsidRDefault="00126D1B" w:rsidP="00126D1B">
      <w:pPr>
        <w:pStyle w:val="ListParagraph"/>
        <w:numPr>
          <w:ilvl w:val="2"/>
          <w:numId w:val="11"/>
        </w:numPr>
        <w:rPr>
          <w:highlight w:val="yellow"/>
        </w:rPr>
      </w:pPr>
      <w:r>
        <w:rPr>
          <w:highlight w:val="yellow"/>
        </w:rPr>
        <w:t>Another formula that was tries was as follows</w:t>
      </w:r>
    </w:p>
    <w:p w14:paraId="00F9C6C2" w14:textId="770536CF" w:rsidR="00126D1B" w:rsidRDefault="00126D1B" w:rsidP="00126D1B">
      <w:pPr>
        <w:pStyle w:val="ListParagraph"/>
        <w:numPr>
          <w:ilvl w:val="3"/>
          <w:numId w:val="11"/>
        </w:numPr>
        <w:rPr>
          <w:highlight w:val="yellow"/>
        </w:rPr>
      </w:pPr>
      <w:r>
        <w:rPr>
          <w:highlight w:val="yellow"/>
        </w:rPr>
        <w:t>Distance to object</w:t>
      </w:r>
      <w:r w:rsidR="006812C9">
        <w:rPr>
          <w:highlight w:val="yellow"/>
        </w:rPr>
        <w:t xml:space="preserve"> (mm)</w:t>
      </w:r>
      <w:r>
        <w:rPr>
          <w:highlight w:val="yellow"/>
        </w:rPr>
        <w:t xml:space="preserve"> = focal length</w:t>
      </w:r>
      <w:r w:rsidR="006812C9">
        <w:rPr>
          <w:highlight w:val="yellow"/>
        </w:rPr>
        <w:t>(mm)</w:t>
      </w:r>
      <w:r>
        <w:rPr>
          <w:highlight w:val="yellow"/>
        </w:rPr>
        <w:t xml:space="preserve"> * real height of object </w:t>
      </w:r>
      <w:r w:rsidR="006812C9">
        <w:rPr>
          <w:highlight w:val="yellow"/>
        </w:rPr>
        <w:t>(mm)</w:t>
      </w:r>
      <w:r>
        <w:rPr>
          <w:highlight w:val="yellow"/>
        </w:rPr>
        <w:t>* image height</w:t>
      </w:r>
      <w:r w:rsidR="006812C9">
        <w:rPr>
          <w:highlight w:val="yellow"/>
        </w:rPr>
        <w:t xml:space="preserve"> (pixels)</w:t>
      </w:r>
      <w:r>
        <w:rPr>
          <w:highlight w:val="yellow"/>
        </w:rPr>
        <w:t xml:space="preserve"> / object height</w:t>
      </w:r>
      <w:r w:rsidR="006812C9">
        <w:rPr>
          <w:highlight w:val="yellow"/>
        </w:rPr>
        <w:t xml:space="preserve"> (pixels)</w:t>
      </w:r>
      <w:r>
        <w:rPr>
          <w:highlight w:val="yellow"/>
        </w:rPr>
        <w:t xml:space="preserve"> * </w:t>
      </w:r>
      <w:r w:rsidR="00E45330">
        <w:rPr>
          <w:highlight w:val="yellow"/>
        </w:rPr>
        <w:t>sensor height</w:t>
      </w:r>
      <w:r w:rsidR="006812C9">
        <w:rPr>
          <w:highlight w:val="yellow"/>
        </w:rPr>
        <w:t xml:space="preserve"> (mm)</w:t>
      </w:r>
    </w:p>
    <w:p w14:paraId="05B8FC69" w14:textId="39DCE3B7" w:rsidR="00E45330" w:rsidRDefault="00E45330" w:rsidP="00E45330">
      <w:pPr>
        <w:pStyle w:val="ListParagraph"/>
        <w:numPr>
          <w:ilvl w:val="4"/>
          <w:numId w:val="11"/>
        </w:numPr>
        <w:rPr>
          <w:highlight w:val="yellow"/>
        </w:rPr>
      </w:pPr>
      <w:r>
        <w:rPr>
          <w:highlight w:val="yellow"/>
        </w:rPr>
        <w:t>This formula however has a couple of unknowns</w:t>
      </w:r>
    </w:p>
    <w:p w14:paraId="6A18B899" w14:textId="68AD5AAF" w:rsidR="00E45330" w:rsidRDefault="00E45330" w:rsidP="00E45330">
      <w:pPr>
        <w:pStyle w:val="ListParagraph"/>
        <w:numPr>
          <w:ilvl w:val="4"/>
          <w:numId w:val="11"/>
        </w:numPr>
        <w:rPr>
          <w:highlight w:val="yellow"/>
        </w:rPr>
      </w:pPr>
      <w:r>
        <w:rPr>
          <w:highlight w:val="yellow"/>
        </w:rPr>
        <w:t>While it is possible to determine the focal length of the raspberry pi camera, the image height and the sensor height there are still two unknown values that cannot be determined precisely</w:t>
      </w:r>
    </w:p>
    <w:p w14:paraId="4536AC5F" w14:textId="77D6A942" w:rsidR="00E45330" w:rsidRDefault="00E45330" w:rsidP="00E45330">
      <w:pPr>
        <w:pStyle w:val="ListParagraph"/>
        <w:numPr>
          <w:ilvl w:val="4"/>
          <w:numId w:val="11"/>
        </w:numPr>
        <w:rPr>
          <w:highlight w:val="yellow"/>
        </w:rPr>
      </w:pPr>
      <w:r>
        <w:rPr>
          <w:highlight w:val="yellow"/>
        </w:rPr>
        <w:t>These two unknowns are:</w:t>
      </w:r>
    </w:p>
    <w:p w14:paraId="01283195" w14:textId="50314734" w:rsidR="00E45330" w:rsidRDefault="00E45330" w:rsidP="00E45330">
      <w:pPr>
        <w:pStyle w:val="ListParagraph"/>
        <w:numPr>
          <w:ilvl w:val="5"/>
          <w:numId w:val="11"/>
        </w:numPr>
        <w:rPr>
          <w:highlight w:val="yellow"/>
        </w:rPr>
      </w:pPr>
      <w:r>
        <w:rPr>
          <w:highlight w:val="yellow"/>
        </w:rPr>
        <w:t>The real height of the object and the object height in the image</w:t>
      </w:r>
    </w:p>
    <w:p w14:paraId="0D856A1D" w14:textId="3107AACD" w:rsidR="007F10D1" w:rsidRPr="00126D1B" w:rsidRDefault="007F10D1" w:rsidP="007F10D1">
      <w:pPr>
        <w:pStyle w:val="ListParagraph"/>
        <w:numPr>
          <w:ilvl w:val="4"/>
          <w:numId w:val="11"/>
        </w:numPr>
        <w:rPr>
          <w:highlight w:val="yellow"/>
        </w:rPr>
      </w:pPr>
      <w:r>
        <w:rPr>
          <w:highlight w:val="yellow"/>
        </w:rPr>
        <w:lastRenderedPageBreak/>
        <w:t>As a result of these two unknown values the equation cannot be worked out and the distance between an object and user cannot be determined</w:t>
      </w:r>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5D10EEC7" w:rsidR="00335554" w:rsidRDefault="00335554" w:rsidP="00335554">
      <w:pPr>
        <w:pStyle w:val="ListParagraph"/>
        <w:numPr>
          <w:ilvl w:val="2"/>
          <w:numId w:val="11"/>
        </w:numPr>
        <w:rPr>
          <w:highlight w:val="yellow"/>
        </w:rPr>
      </w:pPr>
      <w:r w:rsidRPr="00B51717">
        <w:rPr>
          <w:highlight w:val="yellow"/>
        </w:rPr>
        <w:t>Why sensors came into play</w:t>
      </w:r>
    </w:p>
    <w:p w14:paraId="6DA52D72" w14:textId="5682E25B" w:rsidR="005F30DE" w:rsidRPr="00B51717" w:rsidRDefault="005F30DE" w:rsidP="005F30DE">
      <w:pPr>
        <w:pStyle w:val="ListParagraph"/>
        <w:numPr>
          <w:ilvl w:val="3"/>
          <w:numId w:val="11"/>
        </w:numPr>
        <w:rPr>
          <w:highlight w:val="yellow"/>
        </w:rPr>
      </w:pPr>
      <w:r>
        <w:rPr>
          <w:highlight w:val="yellow"/>
        </w:rPr>
        <w:t xml:space="preserve">After doing some research various different sources advised using a sensor for distance detection </w:t>
      </w:r>
      <w:r w:rsidR="007F6504">
        <w:rPr>
          <w:highlight w:val="yellow"/>
        </w:rPr>
        <w:t>– kept appearing when searching for formula solution</w:t>
      </w:r>
    </w:p>
    <w:p w14:paraId="6AC01A51" w14:textId="763296F8" w:rsidR="00705ECE" w:rsidRDefault="00705ECE" w:rsidP="007F6504">
      <w:pPr>
        <w:pStyle w:val="ListParagraph"/>
        <w:numPr>
          <w:ilvl w:val="2"/>
          <w:numId w:val="11"/>
        </w:numPr>
        <w:rPr>
          <w:highlight w:val="yellow"/>
        </w:rPr>
      </w:pPr>
      <w:r w:rsidRPr="00B51717">
        <w:rPr>
          <w:highlight w:val="yellow"/>
        </w:rPr>
        <w:t>Conclude with why sensors are the way to go</w:t>
      </w:r>
    </w:p>
    <w:p w14:paraId="0DD6A71A" w14:textId="6D9781E7" w:rsidR="007F6504" w:rsidRDefault="00503249" w:rsidP="007F6504">
      <w:pPr>
        <w:pStyle w:val="ListParagraph"/>
        <w:numPr>
          <w:ilvl w:val="3"/>
          <w:numId w:val="11"/>
        </w:numPr>
        <w:rPr>
          <w:highlight w:val="yellow"/>
        </w:rPr>
      </w:pPr>
      <w:r>
        <w:rPr>
          <w:highlight w:val="yellow"/>
        </w:rPr>
        <w:t>As a result of not being able to use a single lens camera to calculate the distance from an object and alternative had to be found</w:t>
      </w:r>
    </w:p>
    <w:p w14:paraId="685F6C22" w14:textId="7D5B603D" w:rsidR="00503249" w:rsidRPr="00B51717" w:rsidRDefault="00503249" w:rsidP="00503249">
      <w:pPr>
        <w:pStyle w:val="ListParagraph"/>
        <w:numPr>
          <w:ilvl w:val="4"/>
          <w:numId w:val="11"/>
        </w:numPr>
        <w:rPr>
          <w:highlight w:val="yellow"/>
        </w:rPr>
      </w:pPr>
      <w:r>
        <w:rPr>
          <w:highlight w:val="yellow"/>
        </w:rPr>
        <w:t>Alternative = sensor -&gt; came to conclusion of sensor as it is specifically made to calculate distances from objects</w:t>
      </w:r>
    </w:p>
    <w:p w14:paraId="14FEAFF4" w14:textId="77777777" w:rsidR="007B63DE" w:rsidRPr="007B63DE" w:rsidRDefault="007B63DE" w:rsidP="007B63DE"/>
    <w:p w14:paraId="09B0E79B" w14:textId="0B28A057" w:rsidR="009B697E" w:rsidRDefault="009B697E" w:rsidP="009B697E">
      <w:pPr>
        <w:pStyle w:val="Heading2"/>
      </w:pPr>
      <w:bookmarkStart w:id="166" w:name="_Toc33510339"/>
      <w:r>
        <w:t xml:space="preserve">4.3. </w:t>
      </w:r>
      <w:r w:rsidR="007F3450">
        <w:t>Front-End</w:t>
      </w:r>
      <w:bookmarkEnd w:id="166"/>
    </w:p>
    <w:p w14:paraId="309BCE2C" w14:textId="6D9722C8" w:rsidR="005920EF" w:rsidRDefault="005920EF" w:rsidP="005920EF"/>
    <w:p w14:paraId="581E5683" w14:textId="5D7870F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p>
    <w:p w14:paraId="7093DDD8" w14:textId="03E56AF8" w:rsidR="00EE44E2" w:rsidRPr="002F11BD" w:rsidRDefault="00EB681F" w:rsidP="00EB681F">
      <w:pPr>
        <w:pStyle w:val="ListParagraph"/>
        <w:numPr>
          <w:ilvl w:val="0"/>
          <w:numId w:val="11"/>
        </w:numPr>
        <w:rPr>
          <w:highlight w:val="yellow"/>
        </w:rPr>
      </w:pPr>
      <w:r w:rsidRPr="002F11BD">
        <w:rPr>
          <w:highlight w:val="yellow"/>
        </w:rPr>
        <w:t>front end of developed system includes</w:t>
      </w:r>
    </w:p>
    <w:p w14:paraId="13454F2A" w14:textId="08A0CB65" w:rsidR="00EB681F" w:rsidRPr="002F11BD" w:rsidRDefault="00EB681F" w:rsidP="00EB681F">
      <w:pPr>
        <w:pStyle w:val="ListParagraph"/>
        <w:numPr>
          <w:ilvl w:val="1"/>
          <w:numId w:val="11"/>
        </w:numPr>
        <w:rPr>
          <w:highlight w:val="yellow"/>
        </w:rPr>
      </w:pPr>
      <w:r w:rsidRPr="002F11BD">
        <w:rPr>
          <w:highlight w:val="yellow"/>
        </w:rPr>
        <w:t>the automatic running of the object detection program and the outputted instructions from this program that are provided through audio</w:t>
      </w:r>
    </w:p>
    <w:p w14:paraId="70A2ACA5" w14:textId="6BF295A5" w:rsidR="002B6199" w:rsidRPr="002F11BD" w:rsidRDefault="0067753D" w:rsidP="002B6199">
      <w:pPr>
        <w:pStyle w:val="ListParagraph"/>
        <w:numPr>
          <w:ilvl w:val="0"/>
          <w:numId w:val="11"/>
        </w:numPr>
        <w:rPr>
          <w:highlight w:val="yellow"/>
        </w:rPr>
      </w:pPr>
      <w:r w:rsidRPr="002F11BD">
        <w:rPr>
          <w:highlight w:val="yellow"/>
        </w:rPr>
        <w:t xml:space="preserve">developing front end layer involved -&gt; </w:t>
      </w:r>
      <w:r w:rsidR="003D4C7C" w:rsidRPr="002F11BD">
        <w:rPr>
          <w:highlight w:val="yellow"/>
        </w:rPr>
        <w:t>writing code to setup the automatic running of the program and writing code to compile the instructions provided to the user through audio</w:t>
      </w:r>
      <w:r w:rsidR="002B6199" w:rsidRPr="002F11BD">
        <w:rPr>
          <w:highlight w:val="yellow"/>
        </w:rPr>
        <w:t xml:space="preserve"> (what this section covers)</w:t>
      </w:r>
    </w:p>
    <w:p w14:paraId="39695564" w14:textId="18FDB0A7" w:rsidR="00EB681F" w:rsidRPr="00EE44E2" w:rsidRDefault="00EB681F" w:rsidP="00EE44E2">
      <w:r>
        <w:tab/>
      </w:r>
    </w:p>
    <w:p w14:paraId="4B29D925" w14:textId="4ECBA144" w:rsidR="00EB681F" w:rsidRDefault="00EB681F" w:rsidP="00EB681F">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p>
    <w:p w14:paraId="1F7C39FC" w14:textId="77777777" w:rsidR="00EB681F" w:rsidRPr="00C616C6" w:rsidRDefault="00EB681F" w:rsidP="00EB681F">
      <w:pPr>
        <w:rPr>
          <w:highlight w:val="yellow"/>
        </w:rPr>
      </w:pPr>
    </w:p>
    <w:p w14:paraId="7BC92E58" w14:textId="77777777" w:rsidR="00EB681F" w:rsidRDefault="00EB681F" w:rsidP="00EB681F">
      <w:pPr>
        <w:pStyle w:val="ListParagraph"/>
        <w:numPr>
          <w:ilvl w:val="0"/>
          <w:numId w:val="14"/>
        </w:numPr>
        <w:rPr>
          <w:highlight w:val="yellow"/>
        </w:rPr>
      </w:pPr>
      <w:r>
        <w:rPr>
          <w:highlight w:val="yellow"/>
        </w:rPr>
        <w:t>Automatically run program when device is powered on</w:t>
      </w:r>
    </w:p>
    <w:p w14:paraId="7003CFD7" w14:textId="354629A9" w:rsidR="00EB681F" w:rsidRDefault="002F11BD" w:rsidP="00EB681F">
      <w:pPr>
        <w:pStyle w:val="ListParagraph"/>
        <w:numPr>
          <w:ilvl w:val="1"/>
          <w:numId w:val="14"/>
        </w:numPr>
        <w:rPr>
          <w:highlight w:val="yellow"/>
        </w:rPr>
      </w:pPr>
      <w:r>
        <w:rPr>
          <w:highlight w:val="yellow"/>
        </w:rPr>
        <w:t xml:space="preserve">Needed as the </w:t>
      </w:r>
      <w:r w:rsidR="00DE0ABE">
        <w:rPr>
          <w:highlight w:val="yellow"/>
        </w:rPr>
        <w:t>program and device the program is running on needs to be portable</w:t>
      </w:r>
    </w:p>
    <w:p w14:paraId="5FB8F90E" w14:textId="1D45519F" w:rsidR="00DE0ABE" w:rsidRDefault="00DE0ABE" w:rsidP="00EB681F">
      <w:pPr>
        <w:pStyle w:val="ListParagraph"/>
        <w:numPr>
          <w:ilvl w:val="1"/>
          <w:numId w:val="14"/>
        </w:numPr>
        <w:rPr>
          <w:highlight w:val="yellow"/>
        </w:rPr>
      </w:pPr>
      <w:r>
        <w:rPr>
          <w:highlight w:val="yellow"/>
        </w:rPr>
        <w:t>Once the pi is powered on and loaded the object detection program needs to be run automatically -&gt; must be automatic because the device will not be attached to a screen when user is navigating – meaning that there is no way to start running the program unless it is set to run automatically</w:t>
      </w:r>
    </w:p>
    <w:p w14:paraId="0758FF8E" w14:textId="5F7E649B" w:rsidR="00DE0ABE" w:rsidRDefault="00DE0ABE" w:rsidP="00DE0ABE">
      <w:pPr>
        <w:pStyle w:val="ListParagraph"/>
        <w:numPr>
          <w:ilvl w:val="0"/>
          <w:numId w:val="14"/>
        </w:numPr>
        <w:rPr>
          <w:highlight w:val="yellow"/>
        </w:rPr>
      </w:pPr>
      <w:r>
        <w:rPr>
          <w:highlight w:val="yellow"/>
        </w:rPr>
        <w:t>Code below was added to the /</w:t>
      </w:r>
      <w:proofErr w:type="spellStart"/>
      <w:r>
        <w:rPr>
          <w:highlight w:val="yellow"/>
        </w:rPr>
        <w:t>hom</w:t>
      </w:r>
      <w:proofErr w:type="spellEnd"/>
      <w:r>
        <w:rPr>
          <w:highlight w:val="yellow"/>
        </w:rPr>
        <w:t>/pi/.</w:t>
      </w:r>
      <w:proofErr w:type="spellStart"/>
      <w:r>
        <w:rPr>
          <w:highlight w:val="yellow"/>
        </w:rPr>
        <w:t>bashrc</w:t>
      </w:r>
      <w:proofErr w:type="spellEnd"/>
      <w:r>
        <w:rPr>
          <w:highlight w:val="yellow"/>
        </w:rPr>
        <w:t xml:space="preserve"> file</w:t>
      </w:r>
    </w:p>
    <w:p w14:paraId="0EE67291" w14:textId="6041A32C" w:rsidR="00DE0ABE" w:rsidRDefault="00DE0ABE" w:rsidP="00DE0ABE">
      <w:pPr>
        <w:pStyle w:val="ListParagraph"/>
        <w:numPr>
          <w:ilvl w:val="1"/>
          <w:numId w:val="14"/>
        </w:numPr>
        <w:rPr>
          <w:highlight w:val="yellow"/>
        </w:rPr>
      </w:pPr>
      <w:r>
        <w:rPr>
          <w:highlight w:val="yellow"/>
        </w:rPr>
        <w:t xml:space="preserve">Allows python program to run automatically when user logs in -&gt; raspberry pi login configured to login into the command prompt or </w:t>
      </w:r>
      <w:proofErr w:type="spellStart"/>
      <w:r>
        <w:rPr>
          <w:highlight w:val="yellow"/>
        </w:rPr>
        <w:t>teerminal</w:t>
      </w:r>
      <w:proofErr w:type="spellEnd"/>
      <w:r>
        <w:rPr>
          <w:highlight w:val="yellow"/>
        </w:rPr>
        <w:t xml:space="preserve"> automatically at boot up -&gt; done using </w:t>
      </w:r>
      <w:proofErr w:type="spellStart"/>
      <w:r>
        <w:rPr>
          <w:highlight w:val="yellow"/>
        </w:rPr>
        <w:t>sudo</w:t>
      </w:r>
      <w:proofErr w:type="spellEnd"/>
      <w:r>
        <w:rPr>
          <w:highlight w:val="yellow"/>
        </w:rPr>
        <w:t xml:space="preserve"> </w:t>
      </w:r>
      <w:proofErr w:type="spellStart"/>
      <w:r>
        <w:rPr>
          <w:highlight w:val="yellow"/>
        </w:rPr>
        <w:t>raspi</w:t>
      </w:r>
      <w:proofErr w:type="spellEnd"/>
      <w:r>
        <w:rPr>
          <w:highlight w:val="yellow"/>
        </w:rPr>
        <w:t>-config command</w:t>
      </w:r>
    </w:p>
    <w:p w14:paraId="4DF7CCBC" w14:textId="45EBA811" w:rsidR="00DE0ABE" w:rsidRDefault="00DE0ABE" w:rsidP="00DE0ABE">
      <w:pPr>
        <w:pStyle w:val="ListParagraph"/>
        <w:numPr>
          <w:ilvl w:val="1"/>
          <w:numId w:val="14"/>
        </w:numPr>
        <w:rPr>
          <w:highlight w:val="yellow"/>
        </w:rPr>
      </w:pPr>
      <w:r>
        <w:rPr>
          <w:highlight w:val="yellow"/>
        </w:rPr>
        <w:t>.</w:t>
      </w:r>
      <w:proofErr w:type="spellStart"/>
      <w:r>
        <w:rPr>
          <w:highlight w:val="yellow"/>
        </w:rPr>
        <w:t>bashrc</w:t>
      </w:r>
      <w:proofErr w:type="spellEnd"/>
      <w:r>
        <w:rPr>
          <w:highlight w:val="yellow"/>
        </w:rPr>
        <w:t xml:space="preserve"> file contains user configuration options</w:t>
      </w:r>
    </w:p>
    <w:p w14:paraId="30A7409D" w14:textId="224D0237" w:rsidR="00DE0ABE" w:rsidRDefault="00DE0ABE" w:rsidP="00FE3F9D">
      <w:pPr>
        <w:pStyle w:val="ListParagraph"/>
        <w:numPr>
          <w:ilvl w:val="2"/>
          <w:numId w:val="14"/>
        </w:numPr>
        <w:rPr>
          <w:highlight w:val="yellow"/>
        </w:rPr>
      </w:pPr>
      <w:r>
        <w:rPr>
          <w:highlight w:val="yellow"/>
        </w:rPr>
        <w:t>Changes to this file are implemented next time terminal is opened</w:t>
      </w:r>
    </w:p>
    <w:p w14:paraId="7F5AC873" w14:textId="7E57A25E" w:rsidR="00FE3F9D" w:rsidRDefault="00FE3F9D" w:rsidP="00FE3F9D">
      <w:pPr>
        <w:pStyle w:val="ListParagraph"/>
        <w:numPr>
          <w:ilvl w:val="0"/>
          <w:numId w:val="14"/>
        </w:numPr>
        <w:rPr>
          <w:highlight w:val="yellow"/>
        </w:rPr>
      </w:pPr>
      <w:r>
        <w:rPr>
          <w:highlight w:val="yellow"/>
        </w:rPr>
        <w:t xml:space="preserve">From the code below </w:t>
      </w:r>
    </w:p>
    <w:p w14:paraId="02FCE0EB" w14:textId="1D34EBFE" w:rsidR="00FE3F9D" w:rsidRDefault="00FE3F9D" w:rsidP="00FE3F9D">
      <w:pPr>
        <w:pStyle w:val="ListParagraph"/>
        <w:numPr>
          <w:ilvl w:val="1"/>
          <w:numId w:val="14"/>
        </w:numPr>
        <w:rPr>
          <w:highlight w:val="yellow"/>
        </w:rPr>
      </w:pPr>
      <w:proofErr w:type="gramStart"/>
      <w:r>
        <w:rPr>
          <w:highlight w:val="yellow"/>
        </w:rPr>
        <w:t>Firstly</w:t>
      </w:r>
      <w:proofErr w:type="gramEnd"/>
      <w:r>
        <w:rPr>
          <w:highlight w:val="yellow"/>
        </w:rPr>
        <w:t xml:space="preserve"> the user is informed through connected audio device that the device has powered on</w:t>
      </w:r>
    </w:p>
    <w:p w14:paraId="124E3CE7" w14:textId="4E39A790" w:rsidR="00FE3F9D" w:rsidRDefault="00FE3F9D" w:rsidP="00FE3F9D">
      <w:pPr>
        <w:pStyle w:val="ListParagraph"/>
        <w:numPr>
          <w:ilvl w:val="1"/>
          <w:numId w:val="14"/>
        </w:numPr>
        <w:rPr>
          <w:highlight w:val="yellow"/>
        </w:rPr>
      </w:pPr>
      <w:r>
        <w:rPr>
          <w:highlight w:val="yellow"/>
        </w:rPr>
        <w:lastRenderedPageBreak/>
        <w:t xml:space="preserve">Next, the directory where the object detection program is stored is navigated to </w:t>
      </w:r>
      <w:proofErr w:type="spellStart"/>
      <w:r>
        <w:rPr>
          <w:highlight w:val="yellow"/>
        </w:rPr>
        <w:t>to</w:t>
      </w:r>
      <w:proofErr w:type="spellEnd"/>
      <w:r>
        <w:rPr>
          <w:highlight w:val="yellow"/>
        </w:rPr>
        <w:t xml:space="preserve"> be run later</w:t>
      </w:r>
    </w:p>
    <w:p w14:paraId="14DE19E7" w14:textId="7309B6EF" w:rsidR="00FE3F9D" w:rsidRDefault="00FE3F9D" w:rsidP="00FE3F9D">
      <w:pPr>
        <w:pStyle w:val="ListParagraph"/>
        <w:numPr>
          <w:ilvl w:val="1"/>
          <w:numId w:val="14"/>
        </w:numPr>
        <w:rPr>
          <w:highlight w:val="yellow"/>
        </w:rPr>
      </w:pPr>
      <w:r>
        <w:rPr>
          <w:highlight w:val="yellow"/>
        </w:rPr>
        <w:t>The user is then informed again that the object detection program is beginning and being set up and that this may take a couple minutes</w:t>
      </w:r>
    </w:p>
    <w:p w14:paraId="56BBD21A" w14:textId="687246C4" w:rsidR="00FE3F9D" w:rsidRDefault="00FE3F9D" w:rsidP="00FE3F9D">
      <w:pPr>
        <w:pStyle w:val="ListParagraph"/>
        <w:numPr>
          <w:ilvl w:val="1"/>
          <w:numId w:val="14"/>
        </w:numPr>
        <w:rPr>
          <w:highlight w:val="yellow"/>
        </w:rPr>
      </w:pPr>
      <w:r>
        <w:rPr>
          <w:highlight w:val="yellow"/>
        </w:rPr>
        <w:t>Lastly the python program is run</w:t>
      </w:r>
    </w:p>
    <w:p w14:paraId="0311B7AE" w14:textId="406233B3" w:rsidR="00FE3F9D" w:rsidRPr="00FE3F9D" w:rsidRDefault="00FE3F9D" w:rsidP="00FE3F9D">
      <w:pPr>
        <w:pStyle w:val="ListParagraph"/>
        <w:numPr>
          <w:ilvl w:val="0"/>
          <w:numId w:val="14"/>
        </w:numPr>
        <w:rPr>
          <w:highlight w:val="yellow"/>
        </w:rPr>
      </w:pPr>
      <w:r>
        <w:rPr>
          <w:highlight w:val="yellow"/>
        </w:rPr>
        <w:t>All of this above code runs automatically from the devices .</w:t>
      </w:r>
      <w:proofErr w:type="spellStart"/>
      <w:r>
        <w:rPr>
          <w:highlight w:val="yellow"/>
        </w:rPr>
        <w:t>bashrc</w:t>
      </w:r>
      <w:proofErr w:type="spellEnd"/>
      <w:r>
        <w:rPr>
          <w:highlight w:val="yellow"/>
        </w:rPr>
        <w:t xml:space="preserve"> file</w:t>
      </w:r>
    </w:p>
    <w:p w14:paraId="5D495E45" w14:textId="77777777" w:rsidR="00EB681F" w:rsidRDefault="00EB681F" w:rsidP="00EB681F">
      <w:pPr>
        <w:rPr>
          <w:highlight w:val="yellow"/>
        </w:rPr>
      </w:pPr>
      <w:r>
        <w:rPr>
          <w:noProof/>
        </w:rPr>
        <w:drawing>
          <wp:inline distT="0" distB="0" distL="0" distR="0" wp14:anchorId="62B25DF2" wp14:editId="6FCB07CB">
            <wp:extent cx="6134100" cy="633887"/>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0" cstate="print">
                      <a:extLst>
                        <a:ext uri="{28A0092B-C50C-407E-A947-70E740481C1C}">
                          <a14:useLocalDpi xmlns:a14="http://schemas.microsoft.com/office/drawing/2010/main" val="0"/>
                        </a:ext>
                      </a:extLst>
                    </a:blip>
                    <a:srcRect l="3722" t="40059" r="6005" b="47504"/>
                    <a:stretch/>
                  </pic:blipFill>
                  <pic:spPr bwMode="auto">
                    <a:xfrm>
                      <a:off x="0" y="0"/>
                      <a:ext cx="6247649" cy="645621"/>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7777777" w:rsidR="00EE44E2" w:rsidRDefault="00EE44E2" w:rsidP="005920EF"/>
    <w:p w14:paraId="355C531F" w14:textId="31CBC4E2" w:rsidR="005920EF" w:rsidRP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p>
    <w:p w14:paraId="62B1CF1E" w14:textId="29D171D8"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6309424F" w14:textId="1BAC13BB" w:rsidR="00BE7938" w:rsidRDefault="00BE7938" w:rsidP="00BE7938">
      <w:pPr>
        <w:pStyle w:val="ListParagraph"/>
        <w:numPr>
          <w:ilvl w:val="1"/>
          <w:numId w:val="14"/>
        </w:numPr>
        <w:rPr>
          <w:highlight w:val="yellow"/>
        </w:rPr>
      </w:pPr>
      <w:r>
        <w:rPr>
          <w:highlight w:val="yellow"/>
        </w:rPr>
        <w:t xml:space="preserve">The audio instructions are used to </w:t>
      </w:r>
      <w:r w:rsidR="00CF0142">
        <w:rPr>
          <w:highlight w:val="yellow"/>
        </w:rPr>
        <w:t>provide user with information about detected objects in their path</w:t>
      </w:r>
    </w:p>
    <w:p w14:paraId="337DB504" w14:textId="66C146EB" w:rsidR="00CF0142" w:rsidRDefault="00CF0142" w:rsidP="00BE7938">
      <w:pPr>
        <w:pStyle w:val="ListParagraph"/>
        <w:numPr>
          <w:ilvl w:val="1"/>
          <w:numId w:val="14"/>
        </w:numPr>
        <w:rPr>
          <w:highlight w:val="yellow"/>
        </w:rPr>
      </w:pPr>
      <w:r>
        <w:rPr>
          <w:highlight w:val="yellow"/>
        </w:rPr>
        <w:t xml:space="preserve">Done using the </w:t>
      </w:r>
      <w:proofErr w:type="spellStart"/>
      <w:r>
        <w:rPr>
          <w:highlight w:val="yellow"/>
        </w:rPr>
        <w:t>espeak</w:t>
      </w:r>
      <w:proofErr w:type="spellEnd"/>
      <w:r>
        <w:rPr>
          <w:highlight w:val="yellow"/>
        </w:rPr>
        <w:t xml:space="preserve"> functionality</w:t>
      </w:r>
    </w:p>
    <w:p w14:paraId="1FCA9E75" w14:textId="5F28A592" w:rsidR="00CF0142" w:rsidRDefault="00CF0142" w:rsidP="00CF0142">
      <w:pPr>
        <w:pStyle w:val="ListParagraph"/>
        <w:numPr>
          <w:ilvl w:val="2"/>
          <w:numId w:val="14"/>
        </w:numPr>
        <w:rPr>
          <w:highlight w:val="yellow"/>
        </w:rPr>
      </w:pPr>
      <w:r>
        <w:rPr>
          <w:highlight w:val="yellow"/>
        </w:rPr>
        <w:t>An open source speech synthesizer that can be used in Linux -&gt; uses English and other languages including German, Irish, Spanish and Russian</w:t>
      </w:r>
    </w:p>
    <w:p w14:paraId="6CC19032" w14:textId="0A6E89A8" w:rsidR="00CF0142" w:rsidRDefault="00CF0142" w:rsidP="00CF0142">
      <w:pPr>
        <w:pStyle w:val="ListParagraph"/>
        <w:numPr>
          <w:ilvl w:val="2"/>
          <w:numId w:val="14"/>
        </w:numPr>
        <w:rPr>
          <w:highlight w:val="yellow"/>
        </w:rPr>
      </w:pPr>
      <w:r>
        <w:rPr>
          <w:highlight w:val="yellow"/>
        </w:rPr>
        <w:t>Speech is clear</w:t>
      </w:r>
    </w:p>
    <w:p w14:paraId="4DA3B458" w14:textId="2A9428F9" w:rsidR="00CF0142" w:rsidRDefault="00CF0142" w:rsidP="00CF0142">
      <w:pPr>
        <w:pStyle w:val="ListParagraph"/>
        <w:numPr>
          <w:ilvl w:val="2"/>
          <w:numId w:val="14"/>
        </w:numPr>
        <w:rPr>
          <w:highlight w:val="yellow"/>
        </w:rPr>
      </w:pPr>
      <w:r>
        <w:rPr>
          <w:highlight w:val="yellow"/>
        </w:rPr>
        <w:t>Available as a command line program or in a library form</w:t>
      </w:r>
    </w:p>
    <w:p w14:paraId="10F4A93C" w14:textId="2088854A" w:rsidR="00CF0142" w:rsidRDefault="00CF0142" w:rsidP="00CF0142">
      <w:pPr>
        <w:pStyle w:val="ListParagraph"/>
        <w:numPr>
          <w:ilvl w:val="3"/>
          <w:numId w:val="14"/>
        </w:numPr>
        <w:rPr>
          <w:highlight w:val="yellow"/>
        </w:rPr>
      </w:pPr>
      <w:r>
        <w:rPr>
          <w:highlight w:val="yellow"/>
        </w:rPr>
        <w:t xml:space="preserve">For this project used command line form implemented using </w:t>
      </w:r>
      <w:proofErr w:type="spellStart"/>
      <w:r>
        <w:rPr>
          <w:highlight w:val="yellow"/>
        </w:rPr>
        <w:t>os.system</w:t>
      </w:r>
      <w:proofErr w:type="spellEnd"/>
      <w:r>
        <w:rPr>
          <w:highlight w:val="yellow"/>
        </w:rPr>
        <w:t>() function</w:t>
      </w:r>
    </w:p>
    <w:p w14:paraId="306E2733" w14:textId="3E794C9E" w:rsidR="00CF0142" w:rsidRDefault="00CF0142" w:rsidP="00CF0142">
      <w:pPr>
        <w:pStyle w:val="ListParagraph"/>
        <w:numPr>
          <w:ilvl w:val="2"/>
          <w:numId w:val="14"/>
        </w:numPr>
        <w:rPr>
          <w:highlight w:val="yellow"/>
        </w:rPr>
      </w:pPr>
      <w:r>
        <w:rPr>
          <w:highlight w:val="yellow"/>
        </w:rPr>
        <w:t>Can be edited to different voices, different versions of both male and female voices are available</w:t>
      </w:r>
    </w:p>
    <w:p w14:paraId="4E7D1E71" w14:textId="143D61FC" w:rsidR="00CF0142" w:rsidRDefault="00CF0142" w:rsidP="00CF0142">
      <w:pPr>
        <w:pStyle w:val="ListParagraph"/>
        <w:numPr>
          <w:ilvl w:val="1"/>
          <w:numId w:val="14"/>
        </w:numPr>
        <w:rPr>
          <w:highlight w:val="yellow"/>
        </w:rPr>
      </w:pPr>
      <w:r>
        <w:rPr>
          <w:highlight w:val="yellow"/>
        </w:rPr>
        <w:t>Below code</w:t>
      </w:r>
    </w:p>
    <w:p w14:paraId="11E4B96C" w14:textId="02C5F06F" w:rsidR="00CF0142" w:rsidRDefault="00CF0142" w:rsidP="00CF0142">
      <w:pPr>
        <w:pStyle w:val="ListParagraph"/>
        <w:numPr>
          <w:ilvl w:val="2"/>
          <w:numId w:val="14"/>
        </w:numPr>
        <w:rPr>
          <w:highlight w:val="yellow"/>
        </w:rPr>
      </w:pPr>
      <w:r>
        <w:rPr>
          <w:highlight w:val="yellow"/>
        </w:rPr>
        <w:t>-s150 = sets the speed of the voice</w:t>
      </w:r>
    </w:p>
    <w:p w14:paraId="7EA572D7" w14:textId="2C4DFA04" w:rsidR="00CF0142" w:rsidRDefault="00CF0142" w:rsidP="00CF0142">
      <w:pPr>
        <w:pStyle w:val="ListParagraph"/>
        <w:numPr>
          <w:ilvl w:val="3"/>
          <w:numId w:val="14"/>
        </w:numPr>
        <w:rPr>
          <w:highlight w:val="yellow"/>
        </w:rPr>
      </w:pPr>
      <w:r>
        <w:rPr>
          <w:highlight w:val="yellow"/>
        </w:rPr>
        <w:t>Number of words read a minute</w:t>
      </w:r>
    </w:p>
    <w:p w14:paraId="467D48F7" w14:textId="0BB62695" w:rsidR="00CF0142" w:rsidRDefault="00CF0142" w:rsidP="00CF0142">
      <w:pPr>
        <w:pStyle w:val="ListParagraph"/>
        <w:numPr>
          <w:ilvl w:val="4"/>
          <w:numId w:val="14"/>
        </w:numPr>
        <w:rPr>
          <w:highlight w:val="yellow"/>
        </w:rPr>
      </w:pPr>
      <w:r>
        <w:rPr>
          <w:highlight w:val="yellow"/>
        </w:rPr>
        <w:t>Set to read 150 words per minute</w:t>
      </w:r>
    </w:p>
    <w:p w14:paraId="65F2DF58" w14:textId="263DE351" w:rsidR="006F068A" w:rsidRDefault="006F068A" w:rsidP="006F068A">
      <w:pPr>
        <w:pStyle w:val="ListParagraph"/>
        <w:numPr>
          <w:ilvl w:val="2"/>
          <w:numId w:val="14"/>
        </w:numPr>
        <w:rPr>
          <w:highlight w:val="yellow"/>
        </w:rPr>
      </w:pPr>
      <w:r>
        <w:rPr>
          <w:highlight w:val="yellow"/>
        </w:rPr>
        <w:t>--</w:t>
      </w:r>
      <w:proofErr w:type="spellStart"/>
      <w:r>
        <w:rPr>
          <w:highlight w:val="yellow"/>
        </w:rPr>
        <w:t>stdout</w:t>
      </w:r>
      <w:proofErr w:type="spellEnd"/>
      <w:r>
        <w:rPr>
          <w:highlight w:val="yellow"/>
        </w:rPr>
        <w:t xml:space="preserve"> | </w:t>
      </w:r>
      <w:proofErr w:type="spellStart"/>
      <w:r>
        <w:rPr>
          <w:highlight w:val="yellow"/>
        </w:rPr>
        <w:t>aplay</w:t>
      </w:r>
      <w:proofErr w:type="spellEnd"/>
      <w:r>
        <w:rPr>
          <w:highlight w:val="yellow"/>
        </w:rPr>
        <w:t xml:space="preserve"> 2&gt;/dev/null</w:t>
      </w:r>
    </w:p>
    <w:p w14:paraId="2F46614F" w14:textId="7B926AF6" w:rsidR="006F068A" w:rsidRDefault="006F068A" w:rsidP="006F068A">
      <w:pPr>
        <w:pStyle w:val="ListParagraph"/>
        <w:numPr>
          <w:ilvl w:val="3"/>
          <w:numId w:val="14"/>
        </w:numPr>
        <w:rPr>
          <w:highlight w:val="yellow"/>
        </w:rPr>
      </w:pPr>
      <w:r>
        <w:rPr>
          <w:highlight w:val="yellow"/>
        </w:rPr>
        <w:t>Specifies to send it to standard output to the audio jack and to play through the connected device</w:t>
      </w:r>
    </w:p>
    <w:p w14:paraId="3B1E5395" w14:textId="3EE5E7B5" w:rsidR="00DE19E1" w:rsidRDefault="00DE19E1" w:rsidP="00DE19E1">
      <w:pPr>
        <w:pStyle w:val="ListParagraph"/>
        <w:numPr>
          <w:ilvl w:val="2"/>
          <w:numId w:val="14"/>
        </w:numPr>
        <w:rPr>
          <w:highlight w:val="yellow"/>
        </w:rPr>
      </w:pPr>
      <w:r>
        <w:rPr>
          <w:highlight w:val="yellow"/>
        </w:rPr>
        <w:t xml:space="preserve">Then formats the values to fit into the instruction string </w:t>
      </w:r>
    </w:p>
    <w:p w14:paraId="14F6DFBA" w14:textId="07C24D38" w:rsidR="00DE19E1" w:rsidRDefault="00DE19E1" w:rsidP="00DE19E1">
      <w:pPr>
        <w:pStyle w:val="ListParagraph"/>
        <w:numPr>
          <w:ilvl w:val="3"/>
          <w:numId w:val="14"/>
        </w:numPr>
        <w:rPr>
          <w:highlight w:val="yellow"/>
        </w:rPr>
      </w:pPr>
      <w:r>
        <w:rPr>
          <w:highlight w:val="yellow"/>
        </w:rPr>
        <w:t>Takes the name of the detected class and the distance the user is from the object and puts these into the string that will be provided to the user through audio</w:t>
      </w:r>
    </w:p>
    <w:p w14:paraId="447C3FDC" w14:textId="408B3EA2" w:rsidR="00C616C6" w:rsidRDefault="00C616C6" w:rsidP="00C616C6">
      <w:pPr>
        <w:rPr>
          <w:highlight w:val="yellow"/>
        </w:rPr>
      </w:pPr>
    </w:p>
    <w:p w14:paraId="38EE99CE" w14:textId="2280A6A7" w:rsid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7B1A308F" w:rsidR="00EE44E2" w:rsidRDefault="00EE44E2" w:rsidP="00C616C6">
      <w:pPr>
        <w:rPr>
          <w:highlight w:val="yellow"/>
        </w:rPr>
      </w:pPr>
    </w:p>
    <w:p w14:paraId="10C61E8D" w14:textId="7F575EEC" w:rsidR="002B6199" w:rsidRPr="002B6199" w:rsidRDefault="00EE44E2" w:rsidP="002B6199">
      <w:pPr>
        <w:pStyle w:val="Heading2"/>
        <w:spacing w:after="240" w:line="360" w:lineRule="auto"/>
        <w:rPr>
          <w:sz w:val="22"/>
          <w:szCs w:val="22"/>
        </w:rPr>
      </w:pPr>
      <w:r>
        <w:rPr>
          <w:sz w:val="22"/>
          <w:szCs w:val="22"/>
        </w:rPr>
        <w:lastRenderedPageBreak/>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p>
    <w:p w14:paraId="36C5D77C" w14:textId="77777777" w:rsidR="00EE44E2" w:rsidRPr="00C616C6" w:rsidRDefault="00EE44E2" w:rsidP="00C616C6">
      <w:pPr>
        <w:rPr>
          <w:highlight w:val="yellow"/>
        </w:rPr>
      </w:pPr>
    </w:p>
    <w:p w14:paraId="5A639960" w14:textId="640AB1F4" w:rsidR="009B697E" w:rsidRDefault="009B697E" w:rsidP="009B697E">
      <w:pPr>
        <w:pStyle w:val="Heading2"/>
      </w:pPr>
      <w:bookmarkStart w:id="167" w:name="_Toc33510340"/>
      <w:r>
        <w:t xml:space="preserve">4.4. </w:t>
      </w:r>
      <w:r w:rsidR="007F3450">
        <w:t>Middle-Tier</w:t>
      </w:r>
      <w:bookmarkEnd w:id="167"/>
    </w:p>
    <w:p w14:paraId="0959C964" w14:textId="548FBC72" w:rsidR="00EE44E2" w:rsidRDefault="00EE44E2" w:rsidP="00EE44E2"/>
    <w:p w14:paraId="5BECE16C" w14:textId="3886E554" w:rsidR="002B6199" w:rsidRDefault="00EE44E2" w:rsidP="002B6199">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p>
    <w:p w14:paraId="2A18876E" w14:textId="0FDC437C" w:rsidR="002B6199" w:rsidRPr="002B6199" w:rsidRDefault="002B6199" w:rsidP="002B6199">
      <w:pPr>
        <w:pStyle w:val="ListParagraph"/>
        <w:numPr>
          <w:ilvl w:val="0"/>
          <w:numId w:val="14"/>
        </w:numPr>
        <w:rPr>
          <w:highlight w:val="yellow"/>
        </w:rPr>
      </w:pPr>
      <w:r w:rsidRPr="002B6199">
        <w:rPr>
          <w:highlight w:val="yellow"/>
        </w:rPr>
        <w:t>Middle tier layer of developed system is used to retrieve the results from the model in the backend, compile these into instructions that can be provided to the user</w:t>
      </w:r>
    </w:p>
    <w:p w14:paraId="1015B5B4" w14:textId="698308FE" w:rsidR="002B6199" w:rsidRPr="002B6199" w:rsidRDefault="002B6199" w:rsidP="002B6199">
      <w:pPr>
        <w:pStyle w:val="ListParagraph"/>
        <w:numPr>
          <w:ilvl w:val="0"/>
          <w:numId w:val="14"/>
        </w:numPr>
        <w:rPr>
          <w:highlight w:val="yellow"/>
        </w:rPr>
      </w:pPr>
      <w:r w:rsidRPr="002B6199">
        <w:rPr>
          <w:highlight w:val="yellow"/>
        </w:rPr>
        <w:t>Included setting up the sensor code to retrieve the distance the device is from an object</w:t>
      </w:r>
    </w:p>
    <w:p w14:paraId="62FCE870" w14:textId="33737592" w:rsidR="002B6199" w:rsidRPr="002B6199" w:rsidRDefault="002B6199" w:rsidP="002B6199">
      <w:pPr>
        <w:pStyle w:val="ListParagraph"/>
        <w:numPr>
          <w:ilvl w:val="0"/>
          <w:numId w:val="14"/>
        </w:numPr>
        <w:rPr>
          <w:highlight w:val="yellow"/>
        </w:rPr>
      </w:pPr>
      <w:r w:rsidRPr="002B6199">
        <w:rPr>
          <w:highlight w:val="yellow"/>
        </w:rPr>
        <w:t>Also includes the code used to compile the results from both the model and the sensor into instructions that will be provided to the user</w:t>
      </w:r>
    </w:p>
    <w:p w14:paraId="1481FBB6" w14:textId="6F722E50" w:rsidR="002B6199" w:rsidRPr="002B6199" w:rsidRDefault="002B6199" w:rsidP="002B6199">
      <w:pPr>
        <w:pStyle w:val="ListParagraph"/>
        <w:numPr>
          <w:ilvl w:val="0"/>
          <w:numId w:val="14"/>
        </w:numPr>
        <w:rPr>
          <w:highlight w:val="yellow"/>
        </w:rPr>
      </w:pPr>
      <w:r w:rsidRPr="002B6199">
        <w:rPr>
          <w:highlight w:val="yellow"/>
        </w:rPr>
        <w:t>As well as that the HC-SR04 sensor needed to be assembled to take in signals and communicate the results from the signals distance calculation to the program running on the pi</w:t>
      </w:r>
    </w:p>
    <w:p w14:paraId="0A67AFD2" w14:textId="523710E2" w:rsidR="002B6199" w:rsidRPr="002B6199" w:rsidRDefault="002B6199" w:rsidP="002B6199">
      <w:pPr>
        <w:pStyle w:val="ListParagraph"/>
        <w:numPr>
          <w:ilvl w:val="0"/>
          <w:numId w:val="14"/>
        </w:numPr>
        <w:rPr>
          <w:highlight w:val="yellow"/>
        </w:rPr>
      </w:pPr>
      <w:r w:rsidRPr="002B6199">
        <w:rPr>
          <w:highlight w:val="yellow"/>
        </w:rPr>
        <w:t>This section = discusses the creation of the middle tier of the developed system</w:t>
      </w:r>
    </w:p>
    <w:p w14:paraId="5EEF88F2" w14:textId="2DEC5DC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p>
    <w:p w14:paraId="5FD7900F" w14:textId="77777777" w:rsidR="00EA60F9" w:rsidRPr="00EA60F9" w:rsidRDefault="00EA60F9" w:rsidP="00EA60F9"/>
    <w:p w14:paraId="664F2C7E" w14:textId="23D7E843" w:rsidR="003D4C7C" w:rsidRPr="003D4C7C" w:rsidRDefault="003D4C7C" w:rsidP="003D4C7C">
      <w:pPr>
        <w:pStyle w:val="ListParagraph"/>
        <w:numPr>
          <w:ilvl w:val="1"/>
          <w:numId w:val="11"/>
        </w:numPr>
        <w:spacing w:line="360" w:lineRule="auto"/>
        <w:rPr>
          <w:highlight w:val="yellow"/>
        </w:rPr>
      </w:pPr>
      <w:r w:rsidRPr="00AC3D35">
        <w:rPr>
          <w:highlight w:val="yellow"/>
        </w:rPr>
        <w:t>Sensor also attached to pi when distance calculation was being implemented (</w:t>
      </w:r>
      <w:r>
        <w:rPr>
          <w:highlight w:val="yellow"/>
        </w:rPr>
        <w:t>go over detail</w:t>
      </w:r>
      <w:r w:rsidRPr="00AC3D35">
        <w:rPr>
          <w:highlight w:val="yellow"/>
        </w:rPr>
        <w:t>)</w:t>
      </w:r>
    </w:p>
    <w:p w14:paraId="64AA7E1B" w14:textId="77777777" w:rsidR="003D4C7C" w:rsidRDefault="003D4C7C" w:rsidP="003D4C7C">
      <w:pPr>
        <w:pStyle w:val="ListParagraph"/>
        <w:numPr>
          <w:ilvl w:val="2"/>
          <w:numId w:val="11"/>
        </w:numPr>
        <w:spacing w:line="360" w:lineRule="auto"/>
        <w:rPr>
          <w:highlight w:val="yellow"/>
        </w:rPr>
      </w:pPr>
      <w:r w:rsidRPr="00AC3D35">
        <w:rPr>
          <w:highlight w:val="yellow"/>
        </w:rPr>
        <w:t xml:space="preserve">4 jumper wires were attached to the </w:t>
      </w:r>
      <w:proofErr w:type="spellStart"/>
      <w:r w:rsidRPr="00AC3D35">
        <w:rPr>
          <w:highlight w:val="yellow"/>
        </w:rPr>
        <w:t>Vcc</w:t>
      </w:r>
      <w:proofErr w:type="spellEnd"/>
      <w:r w:rsidRPr="00AC3D35">
        <w:rPr>
          <w:highlight w:val="yellow"/>
        </w:rPr>
        <w:t>, TRIG, ECHO and GND pins on the sensor</w:t>
      </w:r>
    </w:p>
    <w:p w14:paraId="7BB4C74B" w14:textId="77777777" w:rsidR="003D4C7C" w:rsidRPr="00AC3D35" w:rsidRDefault="003D4C7C" w:rsidP="003D4C7C">
      <w:pPr>
        <w:spacing w:line="360" w:lineRule="auto"/>
        <w:rPr>
          <w:highlight w:val="yellow"/>
        </w:rPr>
      </w:pPr>
      <w:r>
        <w:rPr>
          <w:noProof/>
        </w:rPr>
        <w:drawing>
          <wp:inline distT="0" distB="0" distL="0" distR="0" wp14:anchorId="232948C5" wp14:editId="01D9774D">
            <wp:extent cx="2415540" cy="2468880"/>
            <wp:effectExtent l="0" t="0" r="381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6693" t="13959" r="21162" b="53735"/>
                    <a:stretch/>
                  </pic:blipFill>
                  <pic:spPr bwMode="auto">
                    <a:xfrm>
                      <a:off x="0" y="0"/>
                      <a:ext cx="241554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614E814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 xml:space="preserve">Other end of </w:t>
      </w:r>
      <w:proofErr w:type="spellStart"/>
      <w:r w:rsidRPr="00AC3D35">
        <w:rPr>
          <w:highlight w:val="yellow"/>
        </w:rPr>
        <w:t>vcc</w:t>
      </w:r>
      <w:proofErr w:type="spellEnd"/>
      <w:r w:rsidRPr="00AC3D35">
        <w:rPr>
          <w:highlight w:val="yellow"/>
        </w:rPr>
        <w:t xml:space="preserve"> wire attached to positive rail on bread board and other end of GND attached to the negative rail of bread board</w:t>
      </w:r>
    </w:p>
    <w:p w14:paraId="1BC181F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lastRenderedPageBreak/>
        <w:t>the pi was then attached to the breadboard positive and negative rails by its pins</w:t>
      </w:r>
    </w:p>
    <w:p w14:paraId="69A2C088"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echo pin was attached to a blank rail and linked to another blank rail using a 1k resistor</w:t>
      </w:r>
    </w:p>
    <w:p w14:paraId="23C11446" w14:textId="77777777" w:rsidR="003D4C7C" w:rsidRDefault="003D4C7C" w:rsidP="003D4C7C">
      <w:pPr>
        <w:pStyle w:val="ListParagraph"/>
        <w:numPr>
          <w:ilvl w:val="2"/>
          <w:numId w:val="11"/>
        </w:numPr>
        <w:spacing w:line="360" w:lineRule="auto"/>
        <w:rPr>
          <w:highlight w:val="yellow"/>
        </w:rPr>
      </w:pPr>
      <w:r w:rsidRPr="00AC3D35">
        <w:rPr>
          <w:highlight w:val="yellow"/>
        </w:rPr>
        <w:t>the 1k resistor was then linked to the negative rail where the GND was previously linked using a 2k resistor</w:t>
      </w:r>
    </w:p>
    <w:p w14:paraId="4133865D" w14:textId="77777777" w:rsidR="003D4C7C" w:rsidRPr="00867AB1" w:rsidRDefault="003D4C7C" w:rsidP="003D4C7C">
      <w:pPr>
        <w:spacing w:line="360" w:lineRule="auto"/>
        <w:rPr>
          <w:highlight w:val="yellow"/>
        </w:rPr>
      </w:pPr>
      <w:r>
        <w:rPr>
          <w:noProof/>
        </w:rPr>
        <w:drawing>
          <wp:inline distT="0" distB="0" distL="0" distR="0" wp14:anchorId="0EC26E43" wp14:editId="540CB70A">
            <wp:extent cx="3749040" cy="3733800"/>
            <wp:effectExtent l="0" t="0" r="3810"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3" cstate="print">
                      <a:extLst>
                        <a:ext uri="{28A0092B-C50C-407E-A947-70E740481C1C}">
                          <a14:useLocalDpi xmlns:a14="http://schemas.microsoft.com/office/drawing/2010/main" val="0"/>
                        </a:ext>
                      </a:extLst>
                    </a:blip>
                    <a:srcRect l="32041" t="33601" r="2548" b="17541"/>
                    <a:stretch/>
                  </pic:blipFill>
                  <pic:spPr bwMode="auto">
                    <a:xfrm>
                      <a:off x="0" y="0"/>
                      <a:ext cx="3749040" cy="3733800"/>
                    </a:xfrm>
                    <a:prstGeom prst="rect">
                      <a:avLst/>
                    </a:prstGeom>
                    <a:ln>
                      <a:noFill/>
                    </a:ln>
                    <a:extLst>
                      <a:ext uri="{53640926-AAD7-44D8-BBD7-CCE9431645EC}">
                        <a14:shadowObscured xmlns:a14="http://schemas.microsoft.com/office/drawing/2010/main"/>
                      </a:ext>
                    </a:extLst>
                  </pic:spPr>
                </pic:pic>
              </a:graphicData>
            </a:graphic>
          </wp:inline>
        </w:drawing>
      </w:r>
    </w:p>
    <w:p w14:paraId="70B67BD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TRIG pin from the sensor was then connected to the GPIO 23 pin 16</w:t>
      </w:r>
    </w:p>
    <w:p w14:paraId="23B8FF8F" w14:textId="77777777" w:rsidR="003D4C7C" w:rsidRDefault="003D4C7C" w:rsidP="003D4C7C">
      <w:pPr>
        <w:pStyle w:val="ListParagraph"/>
        <w:numPr>
          <w:ilvl w:val="2"/>
          <w:numId w:val="11"/>
        </w:numPr>
        <w:spacing w:line="360" w:lineRule="auto"/>
        <w:rPr>
          <w:highlight w:val="yellow"/>
        </w:rPr>
      </w:pPr>
      <w:r w:rsidRPr="00AC3D35">
        <w:rPr>
          <w:highlight w:val="yellow"/>
        </w:rPr>
        <w:t>lastly the GPIO 24 or pin 18 on the pi was added to the same rail as the 1k resistor, thus fully connecting the HC-SR04 sensor to the Raspberry pi ready for distance calculation</w:t>
      </w:r>
    </w:p>
    <w:p w14:paraId="0B30C388" w14:textId="77777777" w:rsidR="003D4C7C" w:rsidRPr="00867AB1" w:rsidRDefault="003D4C7C" w:rsidP="003D4C7C">
      <w:pPr>
        <w:spacing w:line="360" w:lineRule="auto"/>
        <w:rPr>
          <w:highlight w:val="yellow"/>
        </w:rPr>
      </w:pPr>
      <w:r>
        <w:rPr>
          <w:noProof/>
        </w:rPr>
        <w:lastRenderedPageBreak/>
        <w:drawing>
          <wp:inline distT="0" distB="0" distL="0" distR="0" wp14:anchorId="06D6DC0B" wp14:editId="7BC44A90">
            <wp:extent cx="3003550" cy="2933700"/>
            <wp:effectExtent l="0" t="0" r="635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4" cstate="print">
                      <a:extLst>
                        <a:ext uri="{28A0092B-C50C-407E-A947-70E740481C1C}">
                          <a14:useLocalDpi xmlns:a14="http://schemas.microsoft.com/office/drawing/2010/main" val="0"/>
                        </a:ext>
                      </a:extLst>
                    </a:blip>
                    <a:srcRect l="47596" b="31758"/>
                    <a:stretch/>
                  </pic:blipFill>
                  <pic:spPr bwMode="auto">
                    <a:xfrm>
                      <a:off x="0" y="0"/>
                      <a:ext cx="3003550" cy="2933700"/>
                    </a:xfrm>
                    <a:prstGeom prst="rect">
                      <a:avLst/>
                    </a:prstGeom>
                    <a:ln>
                      <a:noFill/>
                    </a:ln>
                    <a:extLst>
                      <a:ext uri="{53640926-AAD7-44D8-BBD7-CCE9431645EC}">
                        <a14:shadowObscured xmlns:a14="http://schemas.microsoft.com/office/drawing/2010/main"/>
                      </a:ext>
                    </a:extLst>
                  </pic:spPr>
                </pic:pic>
              </a:graphicData>
            </a:graphic>
          </wp:inline>
        </w:drawing>
      </w: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Sensor Code Setup</w:t>
      </w:r>
    </w:p>
    <w:p w14:paraId="65894A2D" w14:textId="77777777" w:rsidR="00EE44E2" w:rsidRPr="00EE44E2" w:rsidRDefault="00EE44E2" w:rsidP="00EE44E2"/>
    <w:p w14:paraId="65F56AED" w14:textId="66AD4173" w:rsidR="00EE44E2" w:rsidRDefault="00EE44E2" w:rsidP="00EE44E2">
      <w:pPr>
        <w:pStyle w:val="ListParagraph"/>
        <w:numPr>
          <w:ilvl w:val="0"/>
          <w:numId w:val="14"/>
        </w:numPr>
        <w:rPr>
          <w:highlight w:val="yellow"/>
        </w:rPr>
      </w:pPr>
      <w:r w:rsidRPr="00B27A9D">
        <w:rPr>
          <w:highlight w:val="yellow"/>
        </w:rPr>
        <w:t>Sensor for distance from objects</w:t>
      </w:r>
    </w:p>
    <w:p w14:paraId="1313E93B" w14:textId="0F443F30" w:rsidR="00EE44E2" w:rsidRDefault="005F37D1" w:rsidP="00EE44E2">
      <w:pPr>
        <w:pStyle w:val="ListParagraph"/>
        <w:numPr>
          <w:ilvl w:val="0"/>
          <w:numId w:val="14"/>
        </w:numPr>
        <w:rPr>
          <w:highlight w:val="yellow"/>
        </w:rPr>
      </w:pPr>
      <w:r>
        <w:rPr>
          <w:highlight w:val="yellow"/>
        </w:rPr>
        <w:t>The following is the code required to run the attached HC-SR04 sensor on the pi</w:t>
      </w:r>
    </w:p>
    <w:p w14:paraId="4838DC38" w14:textId="1C283B9A" w:rsidR="00C01E94" w:rsidRDefault="00C01E94" w:rsidP="00EE44E2">
      <w:pPr>
        <w:pStyle w:val="ListParagraph"/>
        <w:numPr>
          <w:ilvl w:val="0"/>
          <w:numId w:val="14"/>
        </w:numPr>
        <w:rPr>
          <w:highlight w:val="yellow"/>
        </w:rPr>
      </w:pPr>
      <w:r>
        <w:rPr>
          <w:highlight w:val="yellow"/>
        </w:rPr>
        <w:t>Line 1 = setup the pin on the pi board where the sensor is connected</w:t>
      </w:r>
    </w:p>
    <w:p w14:paraId="4E8346AE" w14:textId="7CB20CE3" w:rsidR="00C01E94" w:rsidRDefault="00C01E94" w:rsidP="00C01E94">
      <w:pPr>
        <w:pStyle w:val="ListParagraph"/>
        <w:numPr>
          <w:ilvl w:val="1"/>
          <w:numId w:val="14"/>
        </w:numPr>
        <w:rPr>
          <w:highlight w:val="yellow"/>
        </w:rPr>
      </w:pPr>
      <w:r>
        <w:rPr>
          <w:highlight w:val="yellow"/>
        </w:rPr>
        <w:t>Set the GPIO pin numbering</w:t>
      </w:r>
    </w:p>
    <w:p w14:paraId="55A566E3" w14:textId="100AE753" w:rsidR="00C01E94" w:rsidRDefault="00C01E94" w:rsidP="00C01E94">
      <w:pPr>
        <w:pStyle w:val="ListParagraph"/>
        <w:numPr>
          <w:ilvl w:val="0"/>
          <w:numId w:val="14"/>
        </w:numPr>
        <w:rPr>
          <w:highlight w:val="yellow"/>
        </w:rPr>
      </w:pPr>
      <w:r>
        <w:rPr>
          <w:highlight w:val="yellow"/>
        </w:rPr>
        <w:t>TRIG =23 and ECHO = 24</w:t>
      </w:r>
    </w:p>
    <w:p w14:paraId="0D5902F1" w14:textId="621DDF30" w:rsidR="00C01E94" w:rsidRDefault="00C01E94" w:rsidP="00C01E94">
      <w:pPr>
        <w:pStyle w:val="ListParagraph"/>
        <w:numPr>
          <w:ilvl w:val="1"/>
          <w:numId w:val="14"/>
        </w:numPr>
        <w:rPr>
          <w:highlight w:val="yellow"/>
        </w:rPr>
      </w:pPr>
      <w:r>
        <w:rPr>
          <w:highlight w:val="yellow"/>
        </w:rPr>
        <w:t>Name input and output pins to be referred to later</w:t>
      </w:r>
    </w:p>
    <w:p w14:paraId="2F0826A1" w14:textId="057DB1E6" w:rsidR="00C01E94" w:rsidRDefault="00C01E94" w:rsidP="00C01E94">
      <w:pPr>
        <w:pStyle w:val="ListParagraph"/>
        <w:numPr>
          <w:ilvl w:val="1"/>
          <w:numId w:val="14"/>
        </w:numPr>
        <w:rPr>
          <w:highlight w:val="yellow"/>
        </w:rPr>
      </w:pPr>
      <w:r>
        <w:rPr>
          <w:highlight w:val="yellow"/>
        </w:rPr>
        <w:t>Pin 16 or GPIO 23 = TRIG</w:t>
      </w:r>
    </w:p>
    <w:p w14:paraId="421E6945" w14:textId="5F582737" w:rsidR="00C01E94" w:rsidRDefault="00C01E94" w:rsidP="00C01E94">
      <w:pPr>
        <w:pStyle w:val="ListParagraph"/>
        <w:numPr>
          <w:ilvl w:val="1"/>
          <w:numId w:val="14"/>
        </w:numPr>
        <w:rPr>
          <w:highlight w:val="yellow"/>
        </w:rPr>
      </w:pPr>
      <w:r>
        <w:rPr>
          <w:highlight w:val="yellow"/>
        </w:rPr>
        <w:t>Pin 18 or GPIO 24 = ECHO</w:t>
      </w:r>
    </w:p>
    <w:p w14:paraId="53E55FE4" w14:textId="5FF2F977" w:rsidR="00C01E94" w:rsidRDefault="00C01E94" w:rsidP="00C01E94">
      <w:pPr>
        <w:pStyle w:val="ListParagraph"/>
        <w:numPr>
          <w:ilvl w:val="0"/>
          <w:numId w:val="14"/>
        </w:numPr>
        <w:rPr>
          <w:highlight w:val="yellow"/>
        </w:rPr>
      </w:pPr>
      <w:r>
        <w:rPr>
          <w:highlight w:val="yellow"/>
        </w:rPr>
        <w:t>Next set two GPIO ports TRIG and ECHO as inputs or outputs</w:t>
      </w:r>
    </w:p>
    <w:p w14:paraId="07592426" w14:textId="688DA41E" w:rsidR="00C01E94" w:rsidRPr="00C01E94" w:rsidRDefault="00C01E94" w:rsidP="00C01E94">
      <w:pPr>
        <w:pStyle w:val="ListParagraph"/>
        <w:numPr>
          <w:ilvl w:val="1"/>
          <w:numId w:val="14"/>
        </w:numPr>
        <w:rPr>
          <w:highlight w:val="yellow"/>
        </w:rPr>
      </w:pPr>
      <w:r>
        <w:rPr>
          <w:highlight w:val="yellow"/>
        </w:rPr>
        <w:t>In this case TRIG is input and ECHO is output</w:t>
      </w:r>
    </w:p>
    <w:p w14:paraId="7DE73BD2" w14:textId="1CDE0FA8" w:rsidR="00EE44E2" w:rsidRDefault="00EE44E2" w:rsidP="00EE44E2">
      <w:pPr>
        <w:rPr>
          <w:highlight w:val="yellow"/>
        </w:rPr>
      </w:pPr>
      <w:r>
        <w:rPr>
          <w:noProof/>
        </w:rPr>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2225" cy="1581150"/>
                    </a:xfrm>
                    <a:prstGeom prst="rect">
                      <a:avLst/>
                    </a:prstGeom>
                  </pic:spPr>
                </pic:pic>
              </a:graphicData>
            </a:graphic>
          </wp:inline>
        </w:drawing>
      </w:r>
    </w:p>
    <w:p w14:paraId="442781C8" w14:textId="05F015ED" w:rsidR="00C01E94" w:rsidRDefault="00C01E94" w:rsidP="00C01E94">
      <w:pPr>
        <w:pStyle w:val="ListParagraph"/>
        <w:numPr>
          <w:ilvl w:val="0"/>
          <w:numId w:val="14"/>
        </w:numPr>
        <w:rPr>
          <w:highlight w:val="yellow"/>
        </w:rPr>
      </w:pPr>
      <w:r>
        <w:rPr>
          <w:highlight w:val="yellow"/>
        </w:rPr>
        <w:t>Once the setup is completed</w:t>
      </w:r>
    </w:p>
    <w:p w14:paraId="6685DEDE" w14:textId="69FACFEE" w:rsidR="00C01E94" w:rsidRDefault="00C01E94" w:rsidP="00C01E94">
      <w:pPr>
        <w:pStyle w:val="ListParagraph"/>
        <w:numPr>
          <w:ilvl w:val="1"/>
          <w:numId w:val="14"/>
        </w:numPr>
        <w:rPr>
          <w:highlight w:val="yellow"/>
        </w:rPr>
      </w:pPr>
      <w:r>
        <w:rPr>
          <w:highlight w:val="yellow"/>
        </w:rPr>
        <w:t>When sensor sends pulse ECHO pin is set to high for the duration of the time it takes the signal to come back to the sensor</w:t>
      </w:r>
    </w:p>
    <w:p w14:paraId="5607DFE9" w14:textId="366BE1FC" w:rsidR="00C01E94" w:rsidRDefault="00C01E94" w:rsidP="00C01E94">
      <w:pPr>
        <w:pStyle w:val="ListParagraph"/>
        <w:numPr>
          <w:ilvl w:val="1"/>
          <w:numId w:val="14"/>
        </w:numPr>
        <w:rPr>
          <w:highlight w:val="yellow"/>
        </w:rPr>
      </w:pPr>
      <w:r>
        <w:rPr>
          <w:highlight w:val="yellow"/>
        </w:rPr>
        <w:t>Code below measures the time that the ECHO pin stays high</w:t>
      </w:r>
    </w:p>
    <w:p w14:paraId="63C959A2" w14:textId="182A1813" w:rsidR="00C01E94" w:rsidRDefault="00C01E94" w:rsidP="00C01E94">
      <w:pPr>
        <w:pStyle w:val="ListParagraph"/>
        <w:numPr>
          <w:ilvl w:val="1"/>
          <w:numId w:val="14"/>
        </w:numPr>
        <w:rPr>
          <w:highlight w:val="yellow"/>
        </w:rPr>
      </w:pPr>
      <w:proofErr w:type="spellStart"/>
      <w:r>
        <w:rPr>
          <w:highlight w:val="yellow"/>
        </w:rPr>
        <w:t>Time.time</w:t>
      </w:r>
      <w:proofErr w:type="spellEnd"/>
      <w:r>
        <w:rPr>
          <w:highlight w:val="yellow"/>
        </w:rPr>
        <w:t xml:space="preserve">() = records the latest timestamp for the pulse, i.e. when the pin goes to high the code is recording </w:t>
      </w:r>
    </w:p>
    <w:p w14:paraId="21EA5098" w14:textId="60C18CAE" w:rsidR="00C01E94" w:rsidRDefault="00C01E94" w:rsidP="00C01E94">
      <w:pPr>
        <w:pStyle w:val="ListParagraph"/>
        <w:numPr>
          <w:ilvl w:val="1"/>
          <w:numId w:val="14"/>
        </w:numPr>
        <w:rPr>
          <w:highlight w:val="yellow"/>
        </w:rPr>
      </w:pPr>
      <w:r>
        <w:rPr>
          <w:highlight w:val="yellow"/>
        </w:rPr>
        <w:t>Code below records low timestamp for ECHO pin -&gt; recorded before the signal is sent and the ECHO pin goes to high</w:t>
      </w:r>
    </w:p>
    <w:p w14:paraId="7C3ECF6A" w14:textId="325E291B" w:rsidR="00C01E94" w:rsidRDefault="00C01E94" w:rsidP="00C01E94">
      <w:pPr>
        <w:pStyle w:val="ListParagraph"/>
        <w:numPr>
          <w:ilvl w:val="1"/>
          <w:numId w:val="14"/>
        </w:numPr>
        <w:rPr>
          <w:highlight w:val="yellow"/>
        </w:rPr>
      </w:pPr>
      <w:r>
        <w:rPr>
          <w:highlight w:val="yellow"/>
        </w:rPr>
        <w:lastRenderedPageBreak/>
        <w:t>When signal received back to sensor – value changes from low to high – signal remains high for duration of echo pulse</w:t>
      </w:r>
    </w:p>
    <w:p w14:paraId="615BBA89" w14:textId="6B04205C" w:rsidR="00C01E94" w:rsidRDefault="00C01E94" w:rsidP="00C01E94">
      <w:pPr>
        <w:pStyle w:val="ListParagraph"/>
        <w:numPr>
          <w:ilvl w:val="1"/>
          <w:numId w:val="14"/>
        </w:numPr>
        <w:rPr>
          <w:highlight w:val="yellow"/>
        </w:rPr>
      </w:pPr>
      <w:r>
        <w:rPr>
          <w:highlight w:val="yellow"/>
        </w:rPr>
        <w:t xml:space="preserve">Then calculate the difference between the two recorded timestamps and store in the </w:t>
      </w:r>
      <w:proofErr w:type="spellStart"/>
      <w:r w:rsidR="00BE27D7">
        <w:rPr>
          <w:highlight w:val="yellow"/>
        </w:rPr>
        <w:t>p</w:t>
      </w:r>
      <w:r>
        <w:rPr>
          <w:highlight w:val="yellow"/>
        </w:rPr>
        <w:t>ulse_duration</w:t>
      </w:r>
      <w:proofErr w:type="spellEnd"/>
      <w:r>
        <w:rPr>
          <w:highlight w:val="yellow"/>
        </w:rPr>
        <w:t xml:space="preserve"> variable</w:t>
      </w:r>
    </w:p>
    <w:p w14:paraId="185A6129" w14:textId="7E8CDB47" w:rsidR="00BE27D7" w:rsidRPr="00BE27D7" w:rsidRDefault="00BE27D7" w:rsidP="00BE27D7">
      <w:pPr>
        <w:rPr>
          <w:highlight w:val="yellow"/>
        </w:rPr>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67F5A107" w14:textId="4EC6E020" w:rsidR="00C01E94" w:rsidRDefault="00C01E94" w:rsidP="00C01E94">
      <w:pPr>
        <w:pStyle w:val="ListParagraph"/>
        <w:numPr>
          <w:ilvl w:val="1"/>
          <w:numId w:val="14"/>
        </w:numPr>
        <w:rPr>
          <w:highlight w:val="yellow"/>
        </w:rPr>
      </w:pPr>
      <w:r>
        <w:rPr>
          <w:highlight w:val="yellow"/>
        </w:rPr>
        <w:t>Calculate the distance from an object by calculating the time it takes a signal to travel from an object and back again</w:t>
      </w:r>
    </w:p>
    <w:p w14:paraId="3E910C6F" w14:textId="6C2BF1A3" w:rsidR="00C01E94" w:rsidRDefault="00C01E94" w:rsidP="00C01E94">
      <w:pPr>
        <w:pStyle w:val="ListParagraph"/>
        <w:numPr>
          <w:ilvl w:val="2"/>
          <w:numId w:val="14"/>
        </w:numPr>
        <w:rPr>
          <w:highlight w:val="yellow"/>
        </w:rPr>
      </w:pPr>
      <w:r>
        <w:rPr>
          <w:highlight w:val="yellow"/>
        </w:rPr>
        <w:t>Following formula used</w:t>
      </w:r>
    </w:p>
    <w:p w14:paraId="6CE1EA01" w14:textId="31F3BFFC" w:rsidR="00374074" w:rsidRDefault="00374074" w:rsidP="00374074">
      <w:pPr>
        <w:pStyle w:val="ListParagraph"/>
        <w:numPr>
          <w:ilvl w:val="3"/>
          <w:numId w:val="14"/>
        </w:numPr>
        <w:rPr>
          <w:highlight w:val="yellow"/>
        </w:rPr>
      </w:pPr>
      <w:r>
        <w:rPr>
          <w:highlight w:val="yellow"/>
        </w:rPr>
        <w:t>Distance = (</w:t>
      </w:r>
      <w:proofErr w:type="spellStart"/>
      <w:r w:rsidR="00BE27D7">
        <w:rPr>
          <w:highlight w:val="yellow"/>
        </w:rPr>
        <w:t>pulse_duration</w:t>
      </w:r>
      <w:proofErr w:type="spellEnd"/>
      <w:r w:rsidR="00BE27D7">
        <w:rPr>
          <w:highlight w:val="yellow"/>
        </w:rPr>
        <w:t xml:space="preserve"> * 17150)</w:t>
      </w:r>
    </w:p>
    <w:p w14:paraId="6F18E69C" w14:textId="24C978BD" w:rsidR="00BE27D7" w:rsidRDefault="00BE27D7" w:rsidP="00BE27D7">
      <w:pPr>
        <w:pStyle w:val="ListParagraph"/>
        <w:numPr>
          <w:ilvl w:val="4"/>
          <w:numId w:val="14"/>
        </w:numPr>
        <w:rPr>
          <w:highlight w:val="yellow"/>
        </w:rPr>
      </w:pPr>
      <w:r>
        <w:rPr>
          <w:highlight w:val="yellow"/>
        </w:rPr>
        <w:t>17150 = speed of sound variable</w:t>
      </w:r>
    </w:p>
    <w:p w14:paraId="6029A434" w14:textId="39C5B51F" w:rsidR="00BE27D7" w:rsidRDefault="00BE27D7" w:rsidP="00BE27D7">
      <w:pPr>
        <w:pStyle w:val="ListParagraph"/>
        <w:numPr>
          <w:ilvl w:val="2"/>
          <w:numId w:val="14"/>
        </w:numPr>
        <w:rPr>
          <w:highlight w:val="yellow"/>
        </w:rPr>
      </w:pPr>
      <w:r>
        <w:rPr>
          <w:highlight w:val="yellow"/>
        </w:rPr>
        <w:t>This result is then rounded t0 decimal places</w:t>
      </w:r>
    </w:p>
    <w:p w14:paraId="2D63A9CF" w14:textId="63762A56" w:rsidR="00374074" w:rsidRDefault="00374074" w:rsidP="00EE44E2">
      <w:pPr>
        <w:rPr>
          <w:highlight w:val="yellow"/>
        </w:rPr>
      </w:pPr>
    </w:p>
    <w:p w14:paraId="474311AA" w14:textId="70C2329C" w:rsidR="00374074" w:rsidRDefault="00374074" w:rsidP="00EE44E2">
      <w:pPr>
        <w:rPr>
          <w:highlight w:val="yellow"/>
        </w:rPr>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651C8E65" w14:textId="138F9F1F" w:rsidR="00BE27D7" w:rsidRDefault="00BE27D7" w:rsidP="00EE44E2">
      <w:pPr>
        <w:rPr>
          <w:highlight w:val="yellow"/>
        </w:rPr>
      </w:pPr>
    </w:p>
    <w:p w14:paraId="07D8275B" w14:textId="0465CDB5" w:rsidR="00BE27D7" w:rsidRPr="00BE27D7" w:rsidRDefault="00BE27D7" w:rsidP="00BE27D7">
      <w:pPr>
        <w:pStyle w:val="ListParagraph"/>
        <w:numPr>
          <w:ilvl w:val="0"/>
          <w:numId w:val="14"/>
        </w:numPr>
        <w:rPr>
          <w:highlight w:val="yellow"/>
        </w:rPr>
      </w:pPr>
      <w:r>
        <w:rPr>
          <w:highlight w:val="yellow"/>
        </w:rPr>
        <w:t>The resulting distance from the sensor can then be used in the calculation of the instructions that will be provided to the user</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p>
    <w:p w14:paraId="293D4751" w14:textId="77777777" w:rsidR="00EE44E2" w:rsidRPr="00EE44E2" w:rsidRDefault="00EE44E2" w:rsidP="00EE44E2"/>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15FDB4C3" w:rsidR="005A2BE6" w:rsidRDefault="005A2BE6" w:rsidP="005A2BE6">
      <w:pPr>
        <w:rPr>
          <w:highlight w:val="yellow"/>
        </w:rPr>
      </w:pPr>
      <w:r>
        <w:rPr>
          <w:noProof/>
        </w:rPr>
        <w:lastRenderedPageBreak/>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378325"/>
                    </a:xfrm>
                    <a:prstGeom prst="rect">
                      <a:avLst/>
                    </a:prstGeom>
                  </pic:spPr>
                </pic:pic>
              </a:graphicData>
            </a:graphic>
          </wp:inline>
        </w:drawing>
      </w:r>
    </w:p>
    <w:p w14:paraId="410C5722" w14:textId="11779955" w:rsidR="00EE44E2" w:rsidRDefault="00EE44E2" w:rsidP="005A2BE6">
      <w:pPr>
        <w:rPr>
          <w:highlight w:val="yellow"/>
        </w:rPr>
      </w:pPr>
    </w:p>
    <w:p w14:paraId="0525947C" w14:textId="1AD4757E"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168" w:name="_Toc33510341"/>
      <w:r>
        <w:t xml:space="preserve">4.5. </w:t>
      </w:r>
      <w:r w:rsidR="007F3450">
        <w:t>Back-End</w:t>
      </w:r>
      <w:r w:rsidR="00C26BF7">
        <w:t xml:space="preserve"> Tier / Model Tier</w:t>
      </w:r>
      <w:bookmarkEnd w:id="168"/>
    </w:p>
    <w:p w14:paraId="0B8A8E42" w14:textId="5D802ECD" w:rsidR="000E0508" w:rsidRDefault="000E0508" w:rsidP="000E0508"/>
    <w:p w14:paraId="4F8652FC" w14:textId="42AA9A05"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p>
    <w:p w14:paraId="25E39B18" w14:textId="77119441" w:rsidR="000E0508" w:rsidRPr="002F11BD" w:rsidRDefault="00785039" w:rsidP="00785039">
      <w:pPr>
        <w:pStyle w:val="ListParagraph"/>
        <w:numPr>
          <w:ilvl w:val="0"/>
          <w:numId w:val="14"/>
        </w:numPr>
        <w:rPr>
          <w:highlight w:val="yellow"/>
        </w:rPr>
      </w:pPr>
      <w:r w:rsidRPr="002F11BD">
        <w:rPr>
          <w:highlight w:val="yellow"/>
        </w:rPr>
        <w:t>As previously mentioned the backend is the area of the project that contains the model that is used to detect objects from the inputted video stream</w:t>
      </w:r>
    </w:p>
    <w:p w14:paraId="78718C27" w14:textId="03DB5D2E" w:rsidR="00785039" w:rsidRPr="002F11BD" w:rsidRDefault="00785039" w:rsidP="00785039">
      <w:pPr>
        <w:pStyle w:val="ListParagraph"/>
        <w:numPr>
          <w:ilvl w:val="1"/>
          <w:numId w:val="14"/>
        </w:numPr>
        <w:rPr>
          <w:highlight w:val="yellow"/>
        </w:rPr>
      </w:pPr>
      <w:r w:rsidRPr="002F11BD">
        <w:rPr>
          <w:highlight w:val="yellow"/>
        </w:rPr>
        <w:t>Section will cover how the pi camera module is set up to input video stream frames into the model for object detection</w:t>
      </w:r>
    </w:p>
    <w:p w14:paraId="11925C3F" w14:textId="37C16113" w:rsidR="00AD4DA5" w:rsidRPr="002F11BD" w:rsidRDefault="00AD4DA5" w:rsidP="00785039">
      <w:pPr>
        <w:pStyle w:val="ListParagraph"/>
        <w:numPr>
          <w:ilvl w:val="1"/>
          <w:numId w:val="14"/>
        </w:numPr>
        <w:rPr>
          <w:highlight w:val="yellow"/>
        </w:rPr>
      </w:pPr>
      <w:r w:rsidRPr="002F11BD">
        <w:rPr>
          <w:highlight w:val="yellow"/>
        </w:rPr>
        <w:t>Also covers how the MobileNet SSDLite model is coded to run on the raspberry pi and how it processes a video stream frame to detect objects</w:t>
      </w:r>
    </w:p>
    <w:p w14:paraId="7B9ABFA6" w14:textId="28D38984"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p>
    <w:p w14:paraId="561826B8" w14:textId="77777777" w:rsidR="00154486" w:rsidRDefault="00154486" w:rsidP="00154486">
      <w:pPr>
        <w:rPr>
          <w:highlight w:val="yellow"/>
        </w:rPr>
      </w:pPr>
    </w:p>
    <w:p w14:paraId="779247F1" w14:textId="77777777" w:rsidR="00154486" w:rsidRDefault="00154486" w:rsidP="00154486">
      <w:pPr>
        <w:rPr>
          <w:highlight w:val="yellow"/>
        </w:rPr>
      </w:pPr>
      <w:r>
        <w:rPr>
          <w:highlight w:val="yellow"/>
        </w:rPr>
        <w:t xml:space="preserve">- </w:t>
      </w:r>
      <w:proofErr w:type="spellStart"/>
      <w:r>
        <w:rPr>
          <w:highlight w:val="yellow"/>
        </w:rPr>
        <w:t>PiCamera</w:t>
      </w:r>
      <w:proofErr w:type="spellEnd"/>
      <w:r>
        <w:rPr>
          <w:highlight w:val="yellow"/>
        </w:rPr>
        <w:t xml:space="preserve"> used for input</w:t>
      </w:r>
    </w:p>
    <w:p w14:paraId="41DEE65B" w14:textId="77777777" w:rsidR="00154486" w:rsidRPr="00C616C6" w:rsidRDefault="00154486" w:rsidP="00154486">
      <w:pPr>
        <w:rPr>
          <w:highlight w:val="yellow"/>
        </w:rPr>
      </w:pPr>
      <w:r>
        <w:rPr>
          <w:noProof/>
        </w:rPr>
        <w:lastRenderedPageBreak/>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4125" cy="2143125"/>
                    </a:xfrm>
                    <a:prstGeom prst="rect">
                      <a:avLst/>
                    </a:prstGeom>
                  </pic:spPr>
                </pic:pic>
              </a:graphicData>
            </a:graphic>
          </wp:inline>
        </w:drawing>
      </w:r>
      <w:r>
        <w:rPr>
          <w:highlight w:val="yellow"/>
        </w:rPr>
        <w:t xml:space="preserve"> </w:t>
      </w:r>
      <w:proofErr w:type="spellStart"/>
      <w:r>
        <w:rPr>
          <w:highlight w:val="yellow"/>
        </w:rPr>
        <w:t>mscoco_label_map.pbtxt</w:t>
      </w:r>
      <w:proofErr w:type="spellEnd"/>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lastRenderedPageBreak/>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9725" cy="1990725"/>
                    </a:xfrm>
                    <a:prstGeom prst="rect">
                      <a:avLst/>
                    </a:prstGeom>
                  </pic:spPr>
                </pic:pic>
              </a:graphicData>
            </a:graphic>
          </wp:inline>
        </w:drawing>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p>
    <w:p w14:paraId="4ABD68F7" w14:textId="77777777" w:rsidR="00154486" w:rsidRDefault="00154486" w:rsidP="00C616C6">
      <w:pPr>
        <w:rPr>
          <w:highlight w:val="yellow"/>
        </w:rPr>
      </w:pPr>
    </w:p>
    <w:p w14:paraId="189DF709" w14:textId="77777777" w:rsidR="00154486" w:rsidRDefault="00154486" w:rsidP="00C616C6">
      <w:pPr>
        <w:rPr>
          <w:highlight w:val="yellow"/>
        </w:rPr>
      </w:pPr>
    </w:p>
    <w:p w14:paraId="3D4B8C28" w14:textId="77777777" w:rsidR="009B697E" w:rsidRDefault="009B697E" w:rsidP="009B697E">
      <w:pPr>
        <w:pStyle w:val="Heading2"/>
      </w:pPr>
      <w:bookmarkStart w:id="169" w:name="_Toc33510342"/>
      <w:r>
        <w:t>4.6. Conclusions</w:t>
      </w:r>
      <w:bookmarkEnd w:id="169"/>
    </w:p>
    <w:p w14:paraId="4A9F4CE5" w14:textId="77777777"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verall development = learning experience with some challenges</w:t>
      </w:r>
    </w:p>
    <w:p w14:paraId="6B2A41E0" w14:textId="72E8FB9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Despite originally considering a different model implementation – unforeseen problems arose,  and decisions needed to be made to find an alternative model that would fill the project requirements</w:t>
      </w:r>
    </w:p>
    <w:p w14:paraId="6F08B561" w14:textId="6DC92BAA"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Workarounds or alternative solutions = were first determined whether they proved the project idea was feasible</w:t>
      </w:r>
    </w:p>
    <w:p w14:paraId="599D19DC" w14:textId="518DD7FA"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Challenges ranges from more substantial issue like the single lens camera not being able to calculate the distance between a user and an object to more trivial issues like syntax or indentation errors</w:t>
      </w:r>
    </w:p>
    <w:p w14:paraId="49A365E4" w14:textId="3F61FDB0"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Some of the successfully developed features include</w:t>
      </w:r>
    </w:p>
    <w:p w14:paraId="2D4E246D" w14:textId="6C36C7A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 xml:space="preserve">Ability of pi to detect objects in </w:t>
      </w:r>
      <w:proofErr w:type="gramStart"/>
      <w:r w:rsidRPr="00B35E1B">
        <w:rPr>
          <w:highlight w:val="yellow"/>
        </w:rPr>
        <w:t>users</w:t>
      </w:r>
      <w:proofErr w:type="gramEnd"/>
      <w:r w:rsidRPr="00B35E1B">
        <w:rPr>
          <w:highlight w:val="yellow"/>
        </w:rPr>
        <w:t xml:space="preserve"> path and the range sensor detecting the distance between the device and its closest object</w:t>
      </w:r>
    </w:p>
    <w:p w14:paraId="0C964F07" w14:textId="671350DF"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nce features were developed – testing of these features was carried out</w:t>
      </w:r>
    </w:p>
    <w:p w14:paraId="6B1269FA" w14:textId="586A16D4"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Next chapter looks at how system testing was conducted and the results from the user evaluations that were conducted</w:t>
      </w:r>
    </w:p>
    <w:p w14:paraId="1706D9D1" w14:textId="6EF97421" w:rsidR="007B01AD" w:rsidRPr="00585D55" w:rsidRDefault="007B01AD" w:rsidP="00585D55">
      <w:pPr>
        <w:pStyle w:val="ListParagraph"/>
        <w:numPr>
          <w:ilvl w:val="1"/>
          <w:numId w:val="14"/>
        </w:num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170" w:name="_Toc33510343"/>
      <w:r>
        <w:lastRenderedPageBreak/>
        <w:t xml:space="preserve">5. </w:t>
      </w:r>
      <w:r w:rsidR="0091011C">
        <w:t>System Validation</w:t>
      </w:r>
      <w:bookmarkEnd w:id="170"/>
    </w:p>
    <w:p w14:paraId="0E4D7D7F" w14:textId="77777777" w:rsidR="009B697E" w:rsidRDefault="009B697E" w:rsidP="009B697E"/>
    <w:p w14:paraId="7F80409B" w14:textId="77777777" w:rsidR="00796FAA" w:rsidRDefault="009B697E" w:rsidP="00796FAA">
      <w:pPr>
        <w:pStyle w:val="Heading2"/>
      </w:pPr>
      <w:bookmarkStart w:id="171" w:name="_Toc33510344"/>
      <w:r>
        <w:t>5.1. Introduction</w:t>
      </w:r>
      <w:bookmarkEnd w:id="171"/>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172" w:name="_Toc33510345"/>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172"/>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173" w:name="_Toc21975789"/>
      <w:bookmarkStart w:id="174" w:name="_Toc33510346"/>
      <w:r>
        <w:t>5.2. S</w:t>
      </w:r>
      <w:bookmarkEnd w:id="173"/>
      <w:r w:rsidR="002636E3">
        <w:t>oftware Evaluation</w:t>
      </w:r>
      <w:bookmarkEnd w:id="174"/>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175" w:name="_Toc21975790"/>
      <w:bookmarkStart w:id="176" w:name="_Toc33510347"/>
      <w:r>
        <w:t>5.3. S</w:t>
      </w:r>
      <w:r w:rsidR="002636E3">
        <w:t>pecific</w:t>
      </w:r>
      <w:r>
        <w:t xml:space="preserve"> Evaluation</w:t>
      </w:r>
      <w:bookmarkEnd w:id="175"/>
      <w:bookmarkEnd w:id="176"/>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177" w:name="_Toc25511408"/>
      <w:bookmarkStart w:id="178" w:name="_Toc33974975"/>
      <w:r>
        <w:t xml:space="preserve">Table </w:t>
      </w:r>
      <w:r w:rsidR="00AE64B6">
        <w:fldChar w:fldCharType="begin"/>
      </w:r>
      <w:r w:rsidR="00AE64B6">
        <w:instrText xml:space="preserve"> SEQ Table \* ARABIC </w:instrText>
      </w:r>
      <w:r w:rsidR="00AE64B6">
        <w:fldChar w:fldCharType="separate"/>
      </w:r>
      <w:r>
        <w:rPr>
          <w:noProof/>
        </w:rPr>
        <w:t>5</w:t>
      </w:r>
      <w:r w:rsidR="00AE64B6">
        <w:rPr>
          <w:noProof/>
        </w:rPr>
        <w:fldChar w:fldCharType="end"/>
      </w:r>
      <w:r>
        <w:t>: Table of test plan</w:t>
      </w:r>
      <w:bookmarkEnd w:id="177"/>
      <w:bookmarkEnd w:id="178"/>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179" w:name="_Toc33510348"/>
      <w:r>
        <w:t>5.4. Questionnaires and Interviews Evaluation</w:t>
      </w:r>
      <w:bookmarkEnd w:id="179"/>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180" w:name="_Toc33510349"/>
      <w:r>
        <w:t>5.</w:t>
      </w:r>
      <w:r w:rsidR="002636E3">
        <w:t>5</w:t>
      </w:r>
      <w:r w:rsidR="009B697E">
        <w:t>. Conclusions</w:t>
      </w:r>
      <w:bookmarkEnd w:id="180"/>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181" w:name="_Toc33510350"/>
      <w:r>
        <w:lastRenderedPageBreak/>
        <w:t xml:space="preserve">6. </w:t>
      </w:r>
      <w:r w:rsidR="0091011C">
        <w:t>Project Plan</w:t>
      </w:r>
      <w:bookmarkEnd w:id="181"/>
    </w:p>
    <w:p w14:paraId="633CA34C" w14:textId="77777777" w:rsidR="009B697E" w:rsidRDefault="009B697E" w:rsidP="009B697E"/>
    <w:p w14:paraId="28517773" w14:textId="77777777" w:rsidR="009B697E" w:rsidRDefault="009B697E" w:rsidP="009B697E">
      <w:pPr>
        <w:pStyle w:val="Heading2"/>
      </w:pPr>
      <w:bookmarkStart w:id="182" w:name="_Toc33510351"/>
      <w:r>
        <w:t>6.1. Introduction</w:t>
      </w:r>
      <w:bookmarkEnd w:id="182"/>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183" w:name="_Toc33510352"/>
      <w:r>
        <w:t xml:space="preserve">6.2. </w:t>
      </w:r>
      <w:r w:rsidR="00EF4EA5">
        <w:t>Project Plan</w:t>
      </w:r>
      <w:bookmarkEnd w:id="183"/>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184" w:name="_Toc33510353"/>
      <w:r>
        <w:t>6.3. Future Work</w:t>
      </w:r>
      <w:bookmarkEnd w:id="184"/>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185" w:name="_Toc33510354"/>
      <w:r>
        <w:t>7. Conclusion</w:t>
      </w:r>
      <w:bookmarkEnd w:id="185"/>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186" w:name="_Toc33510355"/>
      <w:r>
        <w:t>Bibliography</w:t>
      </w:r>
      <w:bookmarkEnd w:id="18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6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6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9"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0"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1029B" w14:textId="77777777" w:rsidR="002B3C74" w:rsidRDefault="002B3C74">
      <w:pPr>
        <w:spacing w:after="0" w:line="240" w:lineRule="auto"/>
      </w:pPr>
      <w:r>
        <w:separator/>
      </w:r>
    </w:p>
  </w:endnote>
  <w:endnote w:type="continuationSeparator" w:id="0">
    <w:p w14:paraId="76F9D6F2" w14:textId="77777777" w:rsidR="002B3C74" w:rsidRDefault="002B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E80A0C" w:rsidRDefault="00E80A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E80A0C" w:rsidRDefault="00E80A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E80A0C" w:rsidRDefault="00E80A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E80A0C" w:rsidRDefault="00E80A0C">
    <w:pPr>
      <w:pStyle w:val="Footer"/>
      <w:ind w:right="360"/>
      <w:jc w:val="right"/>
      <w:rPr>
        <w:rStyle w:val="PageNumber"/>
      </w:rPr>
    </w:pPr>
  </w:p>
  <w:p w14:paraId="5AC18905" w14:textId="77777777" w:rsidR="00E80A0C" w:rsidRDefault="00E80A0C">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B8350" w14:textId="77777777" w:rsidR="002B3C74" w:rsidRDefault="002B3C74">
      <w:pPr>
        <w:spacing w:after="0" w:line="240" w:lineRule="auto"/>
      </w:pPr>
      <w:r>
        <w:separator/>
      </w:r>
    </w:p>
  </w:footnote>
  <w:footnote w:type="continuationSeparator" w:id="0">
    <w:p w14:paraId="7AE1586C" w14:textId="77777777" w:rsidR="002B3C74" w:rsidRDefault="002B3C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226CE06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4"/>
  </w:num>
  <w:num w:numId="2">
    <w:abstractNumId w:val="0"/>
  </w:num>
  <w:num w:numId="3">
    <w:abstractNumId w:val="4"/>
  </w:num>
  <w:num w:numId="4">
    <w:abstractNumId w:val="17"/>
  </w:num>
  <w:num w:numId="5">
    <w:abstractNumId w:val="11"/>
  </w:num>
  <w:num w:numId="6">
    <w:abstractNumId w:val="19"/>
  </w:num>
  <w:num w:numId="7">
    <w:abstractNumId w:val="21"/>
  </w:num>
  <w:num w:numId="8">
    <w:abstractNumId w:val="20"/>
  </w:num>
  <w:num w:numId="9">
    <w:abstractNumId w:val="3"/>
  </w:num>
  <w:num w:numId="10">
    <w:abstractNumId w:val="15"/>
  </w:num>
  <w:num w:numId="11">
    <w:abstractNumId w:val="5"/>
  </w:num>
  <w:num w:numId="12">
    <w:abstractNumId w:val="2"/>
  </w:num>
  <w:num w:numId="13">
    <w:abstractNumId w:val="12"/>
  </w:num>
  <w:num w:numId="14">
    <w:abstractNumId w:val="8"/>
  </w:num>
  <w:num w:numId="15">
    <w:abstractNumId w:val="7"/>
  </w:num>
  <w:num w:numId="16">
    <w:abstractNumId w:val="1"/>
  </w:num>
  <w:num w:numId="17">
    <w:abstractNumId w:val="10"/>
  </w:num>
  <w:num w:numId="18">
    <w:abstractNumId w:val="16"/>
  </w:num>
  <w:num w:numId="19">
    <w:abstractNumId w:val="6"/>
  </w:num>
  <w:num w:numId="20">
    <w:abstractNumId w:val="18"/>
  </w:num>
  <w:num w:numId="21">
    <w:abstractNumId w:val="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3814"/>
    <w:rsid w:val="00034B9C"/>
    <w:rsid w:val="00036440"/>
    <w:rsid w:val="000419AB"/>
    <w:rsid w:val="00043D62"/>
    <w:rsid w:val="00047019"/>
    <w:rsid w:val="000532C0"/>
    <w:rsid w:val="00053C15"/>
    <w:rsid w:val="000566F8"/>
    <w:rsid w:val="0006611C"/>
    <w:rsid w:val="00070F0A"/>
    <w:rsid w:val="00076B46"/>
    <w:rsid w:val="0008327D"/>
    <w:rsid w:val="00083D84"/>
    <w:rsid w:val="000919A0"/>
    <w:rsid w:val="000A3204"/>
    <w:rsid w:val="000A6FA9"/>
    <w:rsid w:val="000C1FF5"/>
    <w:rsid w:val="000C34F5"/>
    <w:rsid w:val="000C4B01"/>
    <w:rsid w:val="000C5040"/>
    <w:rsid w:val="000C7041"/>
    <w:rsid w:val="000D424C"/>
    <w:rsid w:val="000D5070"/>
    <w:rsid w:val="000D7606"/>
    <w:rsid w:val="000E0508"/>
    <w:rsid w:val="000E2AE6"/>
    <w:rsid w:val="000E3670"/>
    <w:rsid w:val="000F26DA"/>
    <w:rsid w:val="000F30A8"/>
    <w:rsid w:val="000F3948"/>
    <w:rsid w:val="000F7A0D"/>
    <w:rsid w:val="00102F0E"/>
    <w:rsid w:val="001031D7"/>
    <w:rsid w:val="00103CD0"/>
    <w:rsid w:val="00104081"/>
    <w:rsid w:val="00125C45"/>
    <w:rsid w:val="00126D1B"/>
    <w:rsid w:val="00131F89"/>
    <w:rsid w:val="00132639"/>
    <w:rsid w:val="00146A99"/>
    <w:rsid w:val="00151300"/>
    <w:rsid w:val="00153538"/>
    <w:rsid w:val="001537B8"/>
    <w:rsid w:val="00154486"/>
    <w:rsid w:val="0016343D"/>
    <w:rsid w:val="001644DA"/>
    <w:rsid w:val="0017062D"/>
    <w:rsid w:val="00185D0B"/>
    <w:rsid w:val="0019583D"/>
    <w:rsid w:val="00196222"/>
    <w:rsid w:val="001A11DA"/>
    <w:rsid w:val="001A1B36"/>
    <w:rsid w:val="001A200F"/>
    <w:rsid w:val="001A733D"/>
    <w:rsid w:val="001D24F0"/>
    <w:rsid w:val="001F70AA"/>
    <w:rsid w:val="00201123"/>
    <w:rsid w:val="00204E8B"/>
    <w:rsid w:val="002057C9"/>
    <w:rsid w:val="00211316"/>
    <w:rsid w:val="0021447D"/>
    <w:rsid w:val="00217477"/>
    <w:rsid w:val="002178CA"/>
    <w:rsid w:val="002339DE"/>
    <w:rsid w:val="0023497F"/>
    <w:rsid w:val="0024268B"/>
    <w:rsid w:val="002456A6"/>
    <w:rsid w:val="002478CC"/>
    <w:rsid w:val="00254A9E"/>
    <w:rsid w:val="002562F7"/>
    <w:rsid w:val="002636E3"/>
    <w:rsid w:val="00267BD1"/>
    <w:rsid w:val="00271802"/>
    <w:rsid w:val="00272AED"/>
    <w:rsid w:val="0027393C"/>
    <w:rsid w:val="00282E57"/>
    <w:rsid w:val="002939E0"/>
    <w:rsid w:val="002A1FFD"/>
    <w:rsid w:val="002A2992"/>
    <w:rsid w:val="002A3FA6"/>
    <w:rsid w:val="002B0912"/>
    <w:rsid w:val="002B0EAF"/>
    <w:rsid w:val="002B3205"/>
    <w:rsid w:val="002B3C74"/>
    <w:rsid w:val="002B6199"/>
    <w:rsid w:val="002B7AA4"/>
    <w:rsid w:val="002D37DD"/>
    <w:rsid w:val="002E6896"/>
    <w:rsid w:val="002F11BD"/>
    <w:rsid w:val="002F31C7"/>
    <w:rsid w:val="00306C53"/>
    <w:rsid w:val="003109CE"/>
    <w:rsid w:val="0031566B"/>
    <w:rsid w:val="003156B9"/>
    <w:rsid w:val="00323B1E"/>
    <w:rsid w:val="003258A9"/>
    <w:rsid w:val="00335554"/>
    <w:rsid w:val="003448B2"/>
    <w:rsid w:val="00351D8A"/>
    <w:rsid w:val="00352AB9"/>
    <w:rsid w:val="00356D34"/>
    <w:rsid w:val="0036123B"/>
    <w:rsid w:val="00367D2C"/>
    <w:rsid w:val="00374074"/>
    <w:rsid w:val="00377D53"/>
    <w:rsid w:val="00386151"/>
    <w:rsid w:val="00386A9B"/>
    <w:rsid w:val="003965F8"/>
    <w:rsid w:val="003A097B"/>
    <w:rsid w:val="003A1E9D"/>
    <w:rsid w:val="003B7C6A"/>
    <w:rsid w:val="003C149C"/>
    <w:rsid w:val="003C6F49"/>
    <w:rsid w:val="003D4C7C"/>
    <w:rsid w:val="003D562A"/>
    <w:rsid w:val="003E58CF"/>
    <w:rsid w:val="003F01B6"/>
    <w:rsid w:val="003F3F74"/>
    <w:rsid w:val="00404581"/>
    <w:rsid w:val="00404ACA"/>
    <w:rsid w:val="004154AA"/>
    <w:rsid w:val="00426041"/>
    <w:rsid w:val="004261DC"/>
    <w:rsid w:val="0042661F"/>
    <w:rsid w:val="00433034"/>
    <w:rsid w:val="0043390C"/>
    <w:rsid w:val="004371A5"/>
    <w:rsid w:val="00440388"/>
    <w:rsid w:val="0044071B"/>
    <w:rsid w:val="0044169C"/>
    <w:rsid w:val="00443DDE"/>
    <w:rsid w:val="00445C97"/>
    <w:rsid w:val="0044717F"/>
    <w:rsid w:val="004530C2"/>
    <w:rsid w:val="00454A9E"/>
    <w:rsid w:val="004563B3"/>
    <w:rsid w:val="0046329A"/>
    <w:rsid w:val="00465D5D"/>
    <w:rsid w:val="00472120"/>
    <w:rsid w:val="004A4F63"/>
    <w:rsid w:val="004B38F3"/>
    <w:rsid w:val="004B4B29"/>
    <w:rsid w:val="004C7A38"/>
    <w:rsid w:val="004D4684"/>
    <w:rsid w:val="004D5037"/>
    <w:rsid w:val="004D6198"/>
    <w:rsid w:val="004F51F7"/>
    <w:rsid w:val="004F6853"/>
    <w:rsid w:val="0050270D"/>
    <w:rsid w:val="00503249"/>
    <w:rsid w:val="0050495D"/>
    <w:rsid w:val="005056C2"/>
    <w:rsid w:val="00507992"/>
    <w:rsid w:val="00511DCD"/>
    <w:rsid w:val="00515017"/>
    <w:rsid w:val="00517B14"/>
    <w:rsid w:val="00520A27"/>
    <w:rsid w:val="00524A76"/>
    <w:rsid w:val="00536DA2"/>
    <w:rsid w:val="0054161E"/>
    <w:rsid w:val="00546D17"/>
    <w:rsid w:val="005524B5"/>
    <w:rsid w:val="0055539D"/>
    <w:rsid w:val="0056171D"/>
    <w:rsid w:val="00566539"/>
    <w:rsid w:val="005856BD"/>
    <w:rsid w:val="00585D55"/>
    <w:rsid w:val="00590C81"/>
    <w:rsid w:val="005920EF"/>
    <w:rsid w:val="00596638"/>
    <w:rsid w:val="005A2BE6"/>
    <w:rsid w:val="005B0A69"/>
    <w:rsid w:val="005C0838"/>
    <w:rsid w:val="005C3970"/>
    <w:rsid w:val="005C4478"/>
    <w:rsid w:val="005C5A1B"/>
    <w:rsid w:val="005D0839"/>
    <w:rsid w:val="005D23EB"/>
    <w:rsid w:val="005D2DAE"/>
    <w:rsid w:val="005D3B2D"/>
    <w:rsid w:val="005E0499"/>
    <w:rsid w:val="005E4103"/>
    <w:rsid w:val="005E5E05"/>
    <w:rsid w:val="005F080A"/>
    <w:rsid w:val="005F30DE"/>
    <w:rsid w:val="005F37D1"/>
    <w:rsid w:val="005F45ED"/>
    <w:rsid w:val="005F76B3"/>
    <w:rsid w:val="0060160B"/>
    <w:rsid w:val="0060516C"/>
    <w:rsid w:val="006156E2"/>
    <w:rsid w:val="00616DA7"/>
    <w:rsid w:val="00617B30"/>
    <w:rsid w:val="00624512"/>
    <w:rsid w:val="00625D9F"/>
    <w:rsid w:val="00627A24"/>
    <w:rsid w:val="00637E34"/>
    <w:rsid w:val="006406D7"/>
    <w:rsid w:val="006678C1"/>
    <w:rsid w:val="00672DE5"/>
    <w:rsid w:val="00673F98"/>
    <w:rsid w:val="0067753D"/>
    <w:rsid w:val="006812C9"/>
    <w:rsid w:val="006936EC"/>
    <w:rsid w:val="0069390A"/>
    <w:rsid w:val="006A0E4C"/>
    <w:rsid w:val="006A46F2"/>
    <w:rsid w:val="006A5AD2"/>
    <w:rsid w:val="006A5E15"/>
    <w:rsid w:val="006A63A7"/>
    <w:rsid w:val="006B2B19"/>
    <w:rsid w:val="006B4DEC"/>
    <w:rsid w:val="006D0A5D"/>
    <w:rsid w:val="006E0DFD"/>
    <w:rsid w:val="006E1809"/>
    <w:rsid w:val="006E2F4C"/>
    <w:rsid w:val="006E5217"/>
    <w:rsid w:val="006E7123"/>
    <w:rsid w:val="006E7DC4"/>
    <w:rsid w:val="006F068A"/>
    <w:rsid w:val="00705ECE"/>
    <w:rsid w:val="007069FA"/>
    <w:rsid w:val="00713E68"/>
    <w:rsid w:val="0071691E"/>
    <w:rsid w:val="0073269B"/>
    <w:rsid w:val="007336A5"/>
    <w:rsid w:val="00733FC6"/>
    <w:rsid w:val="00736941"/>
    <w:rsid w:val="00745E38"/>
    <w:rsid w:val="00751BD2"/>
    <w:rsid w:val="007555E5"/>
    <w:rsid w:val="00755EB9"/>
    <w:rsid w:val="00761814"/>
    <w:rsid w:val="0076318E"/>
    <w:rsid w:val="007655BA"/>
    <w:rsid w:val="00771014"/>
    <w:rsid w:val="007819BF"/>
    <w:rsid w:val="00781D53"/>
    <w:rsid w:val="00785039"/>
    <w:rsid w:val="00787664"/>
    <w:rsid w:val="0079038B"/>
    <w:rsid w:val="00796FAA"/>
    <w:rsid w:val="00797F47"/>
    <w:rsid w:val="007A04E3"/>
    <w:rsid w:val="007A1F86"/>
    <w:rsid w:val="007A7F1C"/>
    <w:rsid w:val="007B01AD"/>
    <w:rsid w:val="007B31C9"/>
    <w:rsid w:val="007B63DE"/>
    <w:rsid w:val="007C2F0A"/>
    <w:rsid w:val="007D18AE"/>
    <w:rsid w:val="007D34D3"/>
    <w:rsid w:val="007D7322"/>
    <w:rsid w:val="007D7E99"/>
    <w:rsid w:val="007E29F0"/>
    <w:rsid w:val="007E5F96"/>
    <w:rsid w:val="007F10D1"/>
    <w:rsid w:val="007F1A9D"/>
    <w:rsid w:val="007F3450"/>
    <w:rsid w:val="007F4915"/>
    <w:rsid w:val="007F4CED"/>
    <w:rsid w:val="007F6504"/>
    <w:rsid w:val="007F7B62"/>
    <w:rsid w:val="008032BD"/>
    <w:rsid w:val="00804330"/>
    <w:rsid w:val="00806CC7"/>
    <w:rsid w:val="00814666"/>
    <w:rsid w:val="00814CE1"/>
    <w:rsid w:val="00822D53"/>
    <w:rsid w:val="008232AB"/>
    <w:rsid w:val="00823F8E"/>
    <w:rsid w:val="00845E9D"/>
    <w:rsid w:val="00846C95"/>
    <w:rsid w:val="00856FE1"/>
    <w:rsid w:val="0086397A"/>
    <w:rsid w:val="00867AB1"/>
    <w:rsid w:val="00870C97"/>
    <w:rsid w:val="0087235D"/>
    <w:rsid w:val="00872B28"/>
    <w:rsid w:val="00873CDD"/>
    <w:rsid w:val="00882B9D"/>
    <w:rsid w:val="008945AF"/>
    <w:rsid w:val="00896A7D"/>
    <w:rsid w:val="008A0FC7"/>
    <w:rsid w:val="008A4DAC"/>
    <w:rsid w:val="008A58DD"/>
    <w:rsid w:val="008A73E3"/>
    <w:rsid w:val="008B2AB3"/>
    <w:rsid w:val="008B558F"/>
    <w:rsid w:val="008B7D0C"/>
    <w:rsid w:val="008C1077"/>
    <w:rsid w:val="008C2A68"/>
    <w:rsid w:val="008D4F36"/>
    <w:rsid w:val="008D580C"/>
    <w:rsid w:val="008D5B27"/>
    <w:rsid w:val="008D6808"/>
    <w:rsid w:val="008E609A"/>
    <w:rsid w:val="008E679E"/>
    <w:rsid w:val="008E6A33"/>
    <w:rsid w:val="008F391F"/>
    <w:rsid w:val="008F3F09"/>
    <w:rsid w:val="0090422F"/>
    <w:rsid w:val="00906C91"/>
    <w:rsid w:val="0091011C"/>
    <w:rsid w:val="00916AA3"/>
    <w:rsid w:val="0092332F"/>
    <w:rsid w:val="00926748"/>
    <w:rsid w:val="00927CF5"/>
    <w:rsid w:val="00934242"/>
    <w:rsid w:val="00945AA8"/>
    <w:rsid w:val="009541D8"/>
    <w:rsid w:val="0095488E"/>
    <w:rsid w:val="00960575"/>
    <w:rsid w:val="0096072E"/>
    <w:rsid w:val="00962A65"/>
    <w:rsid w:val="00966B30"/>
    <w:rsid w:val="00967FD0"/>
    <w:rsid w:val="00973CB5"/>
    <w:rsid w:val="00974655"/>
    <w:rsid w:val="0097571E"/>
    <w:rsid w:val="0097636B"/>
    <w:rsid w:val="00976DEF"/>
    <w:rsid w:val="00977465"/>
    <w:rsid w:val="0098585C"/>
    <w:rsid w:val="00995E79"/>
    <w:rsid w:val="009A4F3A"/>
    <w:rsid w:val="009B697E"/>
    <w:rsid w:val="009C3460"/>
    <w:rsid w:val="009C5D32"/>
    <w:rsid w:val="009D2ABD"/>
    <w:rsid w:val="009D62C1"/>
    <w:rsid w:val="009D7169"/>
    <w:rsid w:val="009E53F4"/>
    <w:rsid w:val="009E69C8"/>
    <w:rsid w:val="009F74BD"/>
    <w:rsid w:val="00A00265"/>
    <w:rsid w:val="00A03125"/>
    <w:rsid w:val="00A057AA"/>
    <w:rsid w:val="00A105C3"/>
    <w:rsid w:val="00A11DD7"/>
    <w:rsid w:val="00A12A74"/>
    <w:rsid w:val="00A14C1F"/>
    <w:rsid w:val="00A16567"/>
    <w:rsid w:val="00A20FC4"/>
    <w:rsid w:val="00A33C10"/>
    <w:rsid w:val="00A3643E"/>
    <w:rsid w:val="00A4163A"/>
    <w:rsid w:val="00A42CB2"/>
    <w:rsid w:val="00A4720B"/>
    <w:rsid w:val="00A51F4C"/>
    <w:rsid w:val="00A52F67"/>
    <w:rsid w:val="00A53B6D"/>
    <w:rsid w:val="00A64E85"/>
    <w:rsid w:val="00A703C7"/>
    <w:rsid w:val="00A77291"/>
    <w:rsid w:val="00A84B35"/>
    <w:rsid w:val="00A93A4F"/>
    <w:rsid w:val="00A967EE"/>
    <w:rsid w:val="00A979BD"/>
    <w:rsid w:val="00A97B71"/>
    <w:rsid w:val="00AA141F"/>
    <w:rsid w:val="00AA51A4"/>
    <w:rsid w:val="00AA580C"/>
    <w:rsid w:val="00AA58E5"/>
    <w:rsid w:val="00AA6064"/>
    <w:rsid w:val="00AC3D35"/>
    <w:rsid w:val="00AC53A9"/>
    <w:rsid w:val="00AC6FC5"/>
    <w:rsid w:val="00AD0F1C"/>
    <w:rsid w:val="00AD25E1"/>
    <w:rsid w:val="00AD4DA5"/>
    <w:rsid w:val="00AD71BD"/>
    <w:rsid w:val="00AE3AE9"/>
    <w:rsid w:val="00AE4B47"/>
    <w:rsid w:val="00AE4C85"/>
    <w:rsid w:val="00AE568C"/>
    <w:rsid w:val="00AE64B6"/>
    <w:rsid w:val="00AE7820"/>
    <w:rsid w:val="00AE7CFE"/>
    <w:rsid w:val="00AF0806"/>
    <w:rsid w:val="00B0060B"/>
    <w:rsid w:val="00B02E16"/>
    <w:rsid w:val="00B0523F"/>
    <w:rsid w:val="00B10251"/>
    <w:rsid w:val="00B27A9D"/>
    <w:rsid w:val="00B357F9"/>
    <w:rsid w:val="00B35E1B"/>
    <w:rsid w:val="00B37176"/>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C01E94"/>
    <w:rsid w:val="00C06DB4"/>
    <w:rsid w:val="00C07187"/>
    <w:rsid w:val="00C1497E"/>
    <w:rsid w:val="00C155E4"/>
    <w:rsid w:val="00C20C94"/>
    <w:rsid w:val="00C26BF7"/>
    <w:rsid w:val="00C32890"/>
    <w:rsid w:val="00C34238"/>
    <w:rsid w:val="00C457FA"/>
    <w:rsid w:val="00C5041E"/>
    <w:rsid w:val="00C506F4"/>
    <w:rsid w:val="00C616C6"/>
    <w:rsid w:val="00C62F8F"/>
    <w:rsid w:val="00C63469"/>
    <w:rsid w:val="00C64374"/>
    <w:rsid w:val="00C70984"/>
    <w:rsid w:val="00C7469F"/>
    <w:rsid w:val="00C8375C"/>
    <w:rsid w:val="00C86AAE"/>
    <w:rsid w:val="00C90D12"/>
    <w:rsid w:val="00C95B85"/>
    <w:rsid w:val="00CB2689"/>
    <w:rsid w:val="00CB301C"/>
    <w:rsid w:val="00CB3642"/>
    <w:rsid w:val="00CB5E8D"/>
    <w:rsid w:val="00CC09F8"/>
    <w:rsid w:val="00CC2807"/>
    <w:rsid w:val="00CC29C9"/>
    <w:rsid w:val="00CD1B76"/>
    <w:rsid w:val="00CD335D"/>
    <w:rsid w:val="00CD587E"/>
    <w:rsid w:val="00CE027B"/>
    <w:rsid w:val="00CE1C53"/>
    <w:rsid w:val="00CE2247"/>
    <w:rsid w:val="00CE36A9"/>
    <w:rsid w:val="00CE46C6"/>
    <w:rsid w:val="00CE4C66"/>
    <w:rsid w:val="00CF0142"/>
    <w:rsid w:val="00D01599"/>
    <w:rsid w:val="00D01819"/>
    <w:rsid w:val="00D06A67"/>
    <w:rsid w:val="00D1595A"/>
    <w:rsid w:val="00D2444E"/>
    <w:rsid w:val="00D24D23"/>
    <w:rsid w:val="00D26812"/>
    <w:rsid w:val="00D2797A"/>
    <w:rsid w:val="00D33196"/>
    <w:rsid w:val="00D3482C"/>
    <w:rsid w:val="00D40D2B"/>
    <w:rsid w:val="00D4693E"/>
    <w:rsid w:val="00D504D8"/>
    <w:rsid w:val="00D56A7C"/>
    <w:rsid w:val="00D70CEC"/>
    <w:rsid w:val="00D71F59"/>
    <w:rsid w:val="00D74E67"/>
    <w:rsid w:val="00D821B2"/>
    <w:rsid w:val="00D834C4"/>
    <w:rsid w:val="00D87A87"/>
    <w:rsid w:val="00D904F9"/>
    <w:rsid w:val="00D9100D"/>
    <w:rsid w:val="00D929CC"/>
    <w:rsid w:val="00DA4851"/>
    <w:rsid w:val="00DA5599"/>
    <w:rsid w:val="00DB03DD"/>
    <w:rsid w:val="00DC25C2"/>
    <w:rsid w:val="00DD2C3F"/>
    <w:rsid w:val="00DD3727"/>
    <w:rsid w:val="00DE0ABE"/>
    <w:rsid w:val="00DE19E1"/>
    <w:rsid w:val="00DE294E"/>
    <w:rsid w:val="00DE7301"/>
    <w:rsid w:val="00DE7B20"/>
    <w:rsid w:val="00DF0CF3"/>
    <w:rsid w:val="00DF4451"/>
    <w:rsid w:val="00E006F9"/>
    <w:rsid w:val="00E0271A"/>
    <w:rsid w:val="00E15179"/>
    <w:rsid w:val="00E17493"/>
    <w:rsid w:val="00E21B8F"/>
    <w:rsid w:val="00E22C2D"/>
    <w:rsid w:val="00E352E0"/>
    <w:rsid w:val="00E45330"/>
    <w:rsid w:val="00E47C50"/>
    <w:rsid w:val="00E64176"/>
    <w:rsid w:val="00E67279"/>
    <w:rsid w:val="00E67877"/>
    <w:rsid w:val="00E75FB1"/>
    <w:rsid w:val="00E80A0C"/>
    <w:rsid w:val="00E8197A"/>
    <w:rsid w:val="00E81FBF"/>
    <w:rsid w:val="00EA0A67"/>
    <w:rsid w:val="00EA60F9"/>
    <w:rsid w:val="00EA6FF6"/>
    <w:rsid w:val="00EB681F"/>
    <w:rsid w:val="00EC144B"/>
    <w:rsid w:val="00EC3A66"/>
    <w:rsid w:val="00EC4567"/>
    <w:rsid w:val="00EC5776"/>
    <w:rsid w:val="00ED371A"/>
    <w:rsid w:val="00ED574C"/>
    <w:rsid w:val="00ED62EA"/>
    <w:rsid w:val="00ED6567"/>
    <w:rsid w:val="00ED75CC"/>
    <w:rsid w:val="00EE0F30"/>
    <w:rsid w:val="00EE2561"/>
    <w:rsid w:val="00EE44E2"/>
    <w:rsid w:val="00EE5638"/>
    <w:rsid w:val="00EE596D"/>
    <w:rsid w:val="00EF4EA5"/>
    <w:rsid w:val="00EF7F84"/>
    <w:rsid w:val="00F00692"/>
    <w:rsid w:val="00F00DF3"/>
    <w:rsid w:val="00F04348"/>
    <w:rsid w:val="00F10020"/>
    <w:rsid w:val="00F125F2"/>
    <w:rsid w:val="00F172B2"/>
    <w:rsid w:val="00F1749F"/>
    <w:rsid w:val="00F30F12"/>
    <w:rsid w:val="00F32CEC"/>
    <w:rsid w:val="00F35684"/>
    <w:rsid w:val="00F422C6"/>
    <w:rsid w:val="00F4779A"/>
    <w:rsid w:val="00F47819"/>
    <w:rsid w:val="00F5725D"/>
    <w:rsid w:val="00F65553"/>
    <w:rsid w:val="00F75F34"/>
    <w:rsid w:val="00F8506E"/>
    <w:rsid w:val="00F92FAE"/>
    <w:rsid w:val="00F96EE9"/>
    <w:rsid w:val="00F97301"/>
    <w:rsid w:val="00FA3619"/>
    <w:rsid w:val="00FB400B"/>
    <w:rsid w:val="00FB73A3"/>
    <w:rsid w:val="00FC53BD"/>
    <w:rsid w:val="00FD4DBB"/>
    <w:rsid w:val="00FD7BD6"/>
    <w:rsid w:val="00FE3F9D"/>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9/07/computer-vision-implementing-mask-r-cnn-image-segmentation/" TargetMode="External"/><Relationship Id="rId63" Type="http://schemas.openxmlformats.org/officeDocument/2006/relationships/hyperlink" Target="https://heartbeat.fritz.ai/the-5-computer-vision-techniques-that-will-change-how-you-see-the-world-1ee19334354b" TargetMode="External"/><Relationship Id="rId68" Type="http://schemas.openxmlformats.org/officeDocument/2006/relationships/hyperlink" Target="https://machinethink.net/blog/mobilenet-v2/"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www.analyticsvidhya.com/blog/2018/11/implementation-faster-r-cnn-python-object-detection/" TargetMode="External"/><Relationship Id="rId66" Type="http://schemas.openxmlformats.org/officeDocument/2006/relationships/hyperlink" Target="https://www.doc.ic.ac.uk/~jce317/introduction-cnns.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towardsdatascience.com/light-on-math-machine-learning-intuitive-guide-to-convolution-neural-networks-e3f054dd5daa" TargetMode="External"/><Relationship Id="rId61" Type="http://schemas.openxmlformats.org/officeDocument/2006/relationships/hyperlink" Target="https://www.techopedia.com/definition/32309/computer-vision"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hyperlink" Target="https://www.ncbi.nlm.nih.gov/pubmed/24266810" TargetMode="External"/><Relationship Id="rId65" Type="http://schemas.openxmlformats.org/officeDocument/2006/relationships/hyperlink" Target="https://www.sam-solutions.com/blog/image-recognition-which-programming-language-to-choos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https://github.com/matterport/Mask_RCNN" TargetMode="External"/><Relationship Id="rId64" Type="http://schemas.openxmlformats.org/officeDocument/2006/relationships/hyperlink" Target="https://blog.eduonix.com/artificial-intelligence/understanding-computer-vision-techniques/" TargetMode="External"/><Relationship Id="rId69" Type="http://schemas.openxmlformats.org/officeDocument/2006/relationships/hyperlink" Target="https://thepihut.com/blogs/raspberry-pi-tutorials/hc-sr04-ultrasonic-range-sensor-on-the-raspberry-pi"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engineering.matterport.com/splash-of-color-instance-segmentation-with-mask-r-cnn-and-tensorflow-7c761e238b46" TargetMode="External"/><Relationship Id="rId67" Type="http://schemas.openxmlformats.org/officeDocument/2006/relationships/hyperlink" Target="https://www.analyticsvidhya.com/blog/2018/10/a-step-by-step-introduction-to-the-basic-object-detection-algorithms-part-1/"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s://uk.mathworks.com/discovery/object-detection.html" TargetMode="External"/><Relationship Id="rId62" Type="http://schemas.openxmlformats.org/officeDocument/2006/relationships/hyperlink" Target="https://machinelearningmastery.com/what-is-computer-vision/" TargetMode="External"/><Relationship Id="rId70" Type="http://schemas.openxmlformats.org/officeDocument/2006/relationships/hyperlink" Target="https://randomnerdtutorials.com/complete-guide-for-ultrasonic-sensor-hc-sr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32CD3-3722-4F12-834D-B087D46B1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TotalTime>
  <Pages>77</Pages>
  <Words>20536</Words>
  <Characters>117058</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3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467</cp:revision>
  <dcterms:created xsi:type="dcterms:W3CDTF">2019-10-08T19:24:00Z</dcterms:created>
  <dcterms:modified xsi:type="dcterms:W3CDTF">2020-03-08T18:02:00Z</dcterms:modified>
</cp:coreProperties>
</file>